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CEB4E" w14:textId="5FBC1DAF" w:rsidR="00381226" w:rsidRDefault="00381226">
      <w:pPr>
        <w:rPr>
          <w:ins w:id="0" w:author="Jonathan Wood" w:date="2020-05-18T22:35:00Z"/>
          <w:b/>
          <w:bCs/>
          <w:u w:val="single"/>
        </w:rPr>
      </w:pPr>
      <w:ins w:id="1" w:author="Jonathan Wood" w:date="2020-05-18T22:35:00Z">
        <w:r>
          <w:rPr>
            <w:b/>
            <w:bCs/>
            <w:u w:val="single"/>
          </w:rPr>
          <w:t xml:space="preserve">Title: </w:t>
        </w:r>
      </w:ins>
    </w:p>
    <w:p w14:paraId="69A75612" w14:textId="77777777" w:rsidR="00381226" w:rsidRDefault="00381226">
      <w:pPr>
        <w:rPr>
          <w:ins w:id="2" w:author="Jonathan Wood" w:date="2020-05-18T22:35:00Z"/>
          <w:b/>
          <w:bCs/>
          <w:u w:val="single"/>
        </w:rPr>
      </w:pPr>
    </w:p>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753920FF" w:rsidR="00C901A9" w:rsidRDefault="009A0618">
      <w:r>
        <w:t>Practice</w:t>
      </w:r>
      <w:r w:rsidR="00305607">
        <w:t xml:space="preserve"> </w:t>
      </w:r>
      <w:ins w:id="3" w:author="Jonathan Wood" w:date="2020-05-18T22:27:00Z">
        <w:r w:rsidR="008F366D">
          <w:t>in the form of movement r</w:t>
        </w:r>
      </w:ins>
      <w:ins w:id="4" w:author="Jonathan Wood" w:date="2020-05-18T22:12:00Z">
        <w:r w:rsidR="00510D5B">
          <w:t>epetition</w:t>
        </w:r>
        <w:r w:rsidR="00510D5B">
          <w:t xml:space="preserve"> </w:t>
        </w:r>
      </w:ins>
      <w:r>
        <w:t xml:space="preserve">is widely recognized as </w:t>
      </w:r>
      <w:r w:rsidR="00305607">
        <w:t>the most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del w:id="5" w:author="Jonathan Wood" w:date="2020-05-18T22:27:00Z">
        <w:r w:rsidDel="008F366D">
          <w:delText>However</w:delText>
        </w:r>
      </w:del>
      <w:ins w:id="6" w:author="Jonathan Wood" w:date="2020-05-18T22:27:00Z">
        <w:r w:rsidR="008F366D">
          <w:t>Yet, even after a</w:t>
        </w:r>
      </w:ins>
      <w:ins w:id="7" w:author="Jonathan Wood" w:date="2020-05-18T22:28:00Z">
        <w:r w:rsidR="008F366D">
          <w:t>cquiring a</w:t>
        </w:r>
      </w:ins>
      <w:ins w:id="8" w:author="Jonathan Wood" w:date="2020-05-18T22:27:00Z">
        <w:r w:rsidR="008F366D">
          <w:t xml:space="preserve"> skill</w:t>
        </w:r>
      </w:ins>
      <w:ins w:id="9" w:author="Jonathan Wood" w:date="2020-05-18T22:29:00Z">
        <w:r w:rsidR="008F366D">
          <w:t xml:space="preserve">, repetition continues to play an important </w:t>
        </w:r>
        <w:commentRangeStart w:id="10"/>
        <w:r w:rsidR="008F366D">
          <w:t>role</w:t>
        </w:r>
      </w:ins>
      <w:commentRangeEnd w:id="10"/>
      <w:ins w:id="11" w:author="Jonathan Wood" w:date="2020-05-18T22:31:00Z">
        <w:r w:rsidR="00381226">
          <w:rPr>
            <w:rStyle w:val="CommentReference"/>
          </w:rPr>
          <w:commentReference w:id="10"/>
        </w:r>
      </w:ins>
      <w:del w:id="12" w:author="Jonathan Wood" w:date="2020-05-18T22:28:00Z">
        <w:r w:rsidDel="008F366D">
          <w:delText>,</w:delText>
        </w:r>
      </w:del>
      <w:ins w:id="13" w:author="Jonathan Wood" w:date="2020-05-18T22:28:00Z">
        <w:r w:rsidR="008F366D">
          <w:t>.</w:t>
        </w:r>
      </w:ins>
      <w:r>
        <w:t xml:space="preserve"> </w:t>
      </w:r>
      <w:del w:id="14" w:author="Jonathan Wood" w:date="2020-05-18T22:28:00Z">
        <w:r w:rsidR="005F6476" w:rsidDel="008F366D">
          <w:delText xml:space="preserve">even after a skill </w:delText>
        </w:r>
        <w:r w:rsidR="00305607" w:rsidDel="008F366D">
          <w:delText xml:space="preserve">has been </w:delText>
        </w:r>
        <w:r w:rsidR="005F6476" w:rsidDel="008F366D">
          <w:delText>acquired</w:delText>
        </w:r>
      </w:del>
      <w:del w:id="15" w:author="Jonathan Wood" w:date="2020-05-18T22:26:00Z">
        <w:r w:rsidR="005F6476" w:rsidDel="008F366D">
          <w:delText xml:space="preserve">, </w:delText>
        </w:r>
        <w:r w:rsidR="00305607" w:rsidDel="008F366D">
          <w:delText xml:space="preserve">practice, in the form of movement </w:delText>
        </w:r>
        <w:r w:rsidR="000434DC" w:rsidDel="008F366D">
          <w:delText>repetition</w:delText>
        </w:r>
        <w:r w:rsidR="005F6476" w:rsidDel="008F366D">
          <w:delText xml:space="preserve"> </w:delText>
        </w:r>
        <w:r w:rsidR="00C74495" w:rsidDel="008F366D">
          <w:delText xml:space="preserve">continues to </w:delText>
        </w:r>
        <w:r w:rsidR="005F6476" w:rsidDel="008F366D">
          <w:delText>play an important role</w:delText>
        </w:r>
      </w:del>
      <w:r w:rsidR="005F6476">
        <w:t xml:space="preserve">. 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commentRangeStart w:id="16"/>
      <w:del w:id="17" w:author="Jonathan Wood" w:date="2020-05-18T22:40:00Z">
        <w:r w:rsidR="008A69FA" w:rsidDel="00381226">
          <w:delText xml:space="preserve">This </w:delText>
        </w:r>
        <w:r w:rsidR="0096539F" w:rsidDel="00381226">
          <w:delText>may</w:delText>
        </w:r>
        <w:r w:rsidR="008A69FA" w:rsidDel="00381226">
          <w:delText xml:space="preserve"> explain why a professional basketball player continues to practice catching and shooting a jump shot even after taking thousands of practice shots throughout a career</w:delText>
        </w:r>
        <w:commentRangeEnd w:id="16"/>
        <w:r w:rsidR="00381226" w:rsidDel="00381226">
          <w:rPr>
            <w:rStyle w:val="CommentReference"/>
          </w:rPr>
          <w:commentReference w:id="16"/>
        </w:r>
        <w:r w:rsidR="008A69FA" w:rsidDel="00381226">
          <w:delText xml:space="preserve">. </w:delText>
        </w:r>
      </w:del>
      <w:ins w:id="18" w:author="Jonathan Wood" w:date="2020-05-18T22:37:00Z">
        <w:r w:rsidR="00381226">
          <w:t>This may explain why a sprinter continues to practice her strid</w:t>
        </w:r>
      </w:ins>
      <w:ins w:id="19" w:author="Jonathan Wood" w:date="2020-05-18T22:39:00Z">
        <w:r w:rsidR="00381226">
          <w:t xml:space="preserve">e </w:t>
        </w:r>
      </w:ins>
      <w:ins w:id="20" w:author="Jonathan Wood" w:date="2020-05-18T22:40:00Z">
        <w:r w:rsidR="00381226">
          <w:t xml:space="preserve">years after she initially learned how to sprint. </w:t>
        </w:r>
      </w:ins>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del w:id="21" w:author="Jonathan Wood" w:date="2020-05-18T22:40:00Z">
        <w:r w:rsidR="00980663" w:rsidDel="00381226">
          <w:delText xml:space="preserve">basketball </w:delText>
        </w:r>
      </w:del>
      <w:ins w:id="22" w:author="Jonathan Wood" w:date="2020-05-18T22:40:00Z">
        <w:r w:rsidR="00381226">
          <w:t xml:space="preserve">sprinters’ </w:t>
        </w:r>
      </w:ins>
      <w:del w:id="23" w:author="Jonathan Wood" w:date="2020-05-18T22:40:00Z">
        <w:r w:rsidR="00980663" w:rsidDel="00381226">
          <w:delText>players</w:delText>
        </w:r>
      </w:del>
      <w:r w:rsidR="00980663">
        <w:t xml:space="preserve"> </w:t>
      </w:r>
      <w:del w:id="24" w:author="Jonathan Wood" w:date="2020-05-18T22:33:00Z">
        <w:r w:rsidR="00677EEB" w:rsidDel="00381226">
          <w:delText xml:space="preserve">movements </w:delText>
        </w:r>
      </w:del>
      <w:ins w:id="25" w:author="Jonathan Wood" w:date="2020-05-18T22:40:00Z">
        <w:r w:rsidR="00381226">
          <w:t>strides</w:t>
        </w:r>
      </w:ins>
      <w:ins w:id="26" w:author="Jonathan Wood" w:date="2020-05-18T22:33:00Z">
        <w:r w:rsidR="00381226">
          <w:t xml:space="preserve"> </w:t>
        </w:r>
      </w:ins>
      <w:r w:rsidR="00677EEB">
        <w:t xml:space="preserve">be during practice to engage a </w:t>
      </w:r>
      <w:r w:rsidR="00F246B2">
        <w:t>repetition-based learning</w:t>
      </w:r>
      <w:r w:rsidR="00C901A9">
        <w:t xml:space="preserve"> process?</w:t>
      </w:r>
    </w:p>
    <w:p w14:paraId="139CE9A6" w14:textId="05BC4CF1" w:rsidR="008E5543" w:rsidRDefault="008E5543"/>
    <w:p w14:paraId="1640AE0E" w14:textId="0A847525" w:rsidR="00EC0631" w:rsidRDefault="00757D6B" w:rsidP="00EC0631">
      <w:r>
        <w:t>Most</w:t>
      </w:r>
      <w:r w:rsidR="00345474">
        <w:t xml:space="preserve"> </w:t>
      </w:r>
      <w:r>
        <w:t>motor learning studies probing the use-dependent process</w:t>
      </w:r>
      <w:r w:rsidR="002807A6">
        <w:t xml:space="preserve"> (UDP)</w:t>
      </w:r>
      <w:r>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destination. On the other hand, reaching for an object</w:t>
      </w:r>
      <w:r w:rsidR="003B09A4">
        <w:t>,</w:t>
      </w:r>
      <w:r w:rsidR="00345474">
        <w:t xml:space="preserve"> </w:t>
      </w:r>
      <w:r w:rsidR="003B09A4">
        <w:t>such as</w:t>
      </w:r>
      <w:r w:rsidR="00345474">
        <w:t xml:space="preserve"> a glass of water, is </w:t>
      </w:r>
      <w:r w:rsidR="003B09A4">
        <w:t xml:space="preserve">discrete and is </w:t>
      </w:r>
      <w:r w:rsidR="0086160D">
        <w:t xml:space="preserve">usually </w:t>
      </w:r>
      <w:r w:rsidR="00345474">
        <w:t>accomplished in one movement</w:t>
      </w:r>
      <w:r w:rsidR="0086160D">
        <w:t>.</w:t>
      </w:r>
      <w:r w:rsidR="009B3411">
        <w:t xml:space="preserve"> </w:t>
      </w:r>
      <w:r w:rsidR="00510D5B">
        <w:t>Indeed, fast reaching is plann</w:t>
      </w:r>
      <w:ins w:id="27" w:author="Jonathan Wood" w:date="2020-05-18T22:41:00Z">
        <w:r w:rsidR="00EE6EFE">
          <w:t>ed</w:t>
        </w:r>
      </w:ins>
      <w:del w:id="28" w:author="Jonathan Wood" w:date="2020-05-18T22:41:00Z">
        <w:r w:rsidR="00510D5B" w:rsidDel="00EE6EFE">
          <w:delText>ing</w:delText>
        </w:r>
      </w:del>
      <w:r w:rsidR="00510D5B">
        <w:t xml:space="preserve"> and fully specified prior to movement initiation </w:t>
      </w:r>
      <w:r w:rsidR="00510D5B">
        <w:fldChar w:fldCharType="begin"/>
      </w:r>
      <w:r w:rsidR="00510D5B">
        <w:instrText xml:space="preserve"> ADDIN ZOTERO_ITEM CSL_CITATION {"citationID":"brJ2l10u","properties":{"formattedCitation":"(Shadmehr and Wise, 2005)","plainCitation":"(Shadmehr and Wise, 2005)","noteIndex":0},"citationItems":[{"id":1857,"uris":["http://zotero.org/users/5226272/items/64CR2ADZ"],"uri":["http://zotero.org/users/5226272/items/64CR2ADZ"],"itemData":{"id":1857,"type":"book","event-place":"Cambridge, Mass","ISBN":"978-0-262-19508-9","language":"English","note":"OCLC: 981050937","publisher":"The MIT Press","publisher-place":"Cambridge, Mass","source":"Open WorldCat","title":"The computational neurobiology of reaching and pointing a foundation for motor learning","author":[{"family":"Shadmehr","given":"Reza"},{"family":"Wise","given":"Steven P"}],"issued":{"date-parts":[["2005"]]}}}],"schema":"https://github.com/citation-style-language/schema/raw/master/csl-citation.json"} </w:instrText>
      </w:r>
      <w:r w:rsidR="00510D5B">
        <w:fldChar w:fldCharType="separate"/>
      </w:r>
      <w:r w:rsidR="00510D5B" w:rsidRPr="00510D5B">
        <w:t>(Shadmehr and Wise, 2005)</w:t>
      </w:r>
      <w:r w:rsidR="00510D5B">
        <w:fldChar w:fldCharType="end"/>
      </w:r>
      <w:r w:rsidR="00510D5B">
        <w:t xml:space="preserve">. </w:t>
      </w:r>
      <w:r w:rsidR="009B3411">
        <w:t xml:space="preserve">The cyclical, repetitive nature of walking creates an excellent opportunity to study the use-dependent learning process. </w:t>
      </w:r>
      <w:r w:rsidR="00565ACF">
        <w:t>A</w:t>
      </w:r>
      <w:r w:rsidR="009B3411">
        <w:t xml:space="preserve"> recent study </w:t>
      </w:r>
      <w:ins w:id="29" w:author="Jonathan Wood" w:date="2020-05-18T22:42:00Z">
        <w:r w:rsidR="00EE6EFE">
          <w:t>demonstrated</w:t>
        </w:r>
      </w:ins>
      <w:ins w:id="30" w:author="Jonathan Wood" w:date="2020-05-18T22:23:00Z">
        <w:r w:rsidR="008F366D">
          <w:t xml:space="preserve"> that use-dependent biases also play a role in walking</w:t>
        </w:r>
        <w:r w:rsidR="008F366D">
          <w:t xml:space="preserve">. </w:t>
        </w:r>
      </w:ins>
      <w:del w:id="31" w:author="Jonathan Wood" w:date="2020-05-18T22:23:00Z">
        <w:r w:rsidR="009B3411" w:rsidDel="008F366D">
          <w:delText>used</w:delText>
        </w:r>
        <w:r w:rsidR="00B7311C" w:rsidDel="008F366D">
          <w:delText xml:space="preserve"> </w:delText>
        </w:r>
        <w:r w:rsidR="00031CA2" w:rsidDel="008F366D">
          <w:delText>v</w:delText>
        </w:r>
      </w:del>
      <w:ins w:id="32" w:author="Jonathan Wood" w:date="2020-05-18T22:23:00Z">
        <w:r w:rsidR="008F366D">
          <w:t>V</w:t>
        </w:r>
      </w:ins>
      <w:r w:rsidR="00031CA2">
        <w:t xml:space="preserve">isual </w:t>
      </w:r>
      <w:r w:rsidR="00EC0631">
        <w:t xml:space="preserve">targets </w:t>
      </w:r>
      <w:ins w:id="33" w:author="Jonathan Wood" w:date="2020-05-18T22:23:00Z">
        <w:r w:rsidR="008F366D">
          <w:t xml:space="preserve">were used </w:t>
        </w:r>
      </w:ins>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 xml:space="preserve">. </w:t>
      </w:r>
      <w:del w:id="34" w:author="Jonathan Wood" w:date="2020-05-18T22:24:00Z">
        <w:r w:rsidR="000C1E7C" w:rsidDel="008F366D">
          <w:delText xml:space="preserve">This study </w:delText>
        </w:r>
      </w:del>
      <w:del w:id="35" w:author="Jonathan Wood" w:date="2020-05-18T22:23:00Z">
        <w:r w:rsidR="002867D9" w:rsidDel="008F366D">
          <w:delText>indicates that</w:delText>
        </w:r>
        <w:r w:rsidR="000C1E7C" w:rsidDel="008F366D">
          <w:delText xml:space="preserve"> use-dependent bias</w:delText>
        </w:r>
        <w:r w:rsidR="002807A6" w:rsidDel="008F366D">
          <w:delText>es</w:delText>
        </w:r>
        <w:r w:rsidR="000C1E7C" w:rsidDel="008F366D">
          <w:delText xml:space="preserve"> </w:delText>
        </w:r>
        <w:r w:rsidR="002867D9" w:rsidDel="008F366D">
          <w:delText>also play a role</w:delText>
        </w:r>
        <w:r w:rsidR="000C1E7C" w:rsidDel="008F366D">
          <w:delText xml:space="preserve"> in walking</w:delText>
        </w:r>
        <w:r w:rsidR="002867D9" w:rsidDel="008F366D">
          <w:delText>.</w:delText>
        </w:r>
        <w:r w:rsidR="000C1E7C" w:rsidDel="008F366D">
          <w:delText xml:space="preserve"> </w:delText>
        </w:r>
      </w:del>
      <w:ins w:id="36" w:author="Jonathan Wood" w:date="2020-05-18T23:12:00Z">
        <w:r w:rsidR="005B0478">
          <w:t xml:space="preserve">However, since normal </w:t>
        </w:r>
      </w:ins>
      <w:ins w:id="37" w:author="Jonathan Wood" w:date="2020-05-18T23:13:00Z">
        <w:r w:rsidR="005B0478">
          <w:t>movement</w:t>
        </w:r>
      </w:ins>
      <w:ins w:id="38" w:author="Jonathan Wood" w:date="2020-05-18T23:12:00Z">
        <w:r w:rsidR="005B0478">
          <w:t xml:space="preserve"> is variable,</w:t>
        </w:r>
      </w:ins>
      <w:commentRangeStart w:id="39"/>
      <w:del w:id="40" w:author="Jonathan Wood" w:date="2020-05-18T23:10:00Z">
        <w:r w:rsidR="002867D9" w:rsidDel="005B0478">
          <w:delText>However,</w:delText>
        </w:r>
        <w:r w:rsidR="000C1E7C" w:rsidDel="005B0478">
          <w:delText xml:space="preserve"> </w:delText>
        </w:r>
        <w:r w:rsidR="002867D9" w:rsidDel="005B0478">
          <w:delText xml:space="preserve">as </w:delText>
        </w:r>
        <w:r w:rsidR="000C1E7C" w:rsidDel="005B0478">
          <w:delText>walking is more variable than reaching</w:delText>
        </w:r>
        <w:r w:rsidR="002867D9" w:rsidDel="005B0478">
          <w:delText xml:space="preserve"> (citation?)</w:delText>
        </w:r>
        <w:r w:rsidR="000C1E7C" w:rsidDel="005B0478">
          <w:delText>,</w:delText>
        </w:r>
        <w:commentRangeEnd w:id="39"/>
        <w:r w:rsidR="002C6E34" w:rsidDel="005B0478">
          <w:rPr>
            <w:rStyle w:val="CommentReference"/>
          </w:rPr>
          <w:commentReference w:id="39"/>
        </w:r>
      </w:del>
      <w:r w:rsidR="000C1E7C">
        <w:t xml:space="preserve"> it is unclear how consistent the practice must be to activate the use-dependent </w:t>
      </w:r>
      <w:r w:rsidR="002807A6">
        <w:t>process</w:t>
      </w:r>
      <w:r w:rsidR="000C1E7C">
        <w:t xml:space="preserve">. </w:t>
      </w:r>
    </w:p>
    <w:p w14:paraId="221ABD9A" w14:textId="77777777" w:rsidR="00565ACF" w:rsidRDefault="00565ACF"/>
    <w:p w14:paraId="0E713808" w14:textId="57D3427F" w:rsidR="006522EE" w:rsidDel="008F366D" w:rsidRDefault="00794216">
      <w:pPr>
        <w:rPr>
          <w:del w:id="41" w:author="Jonathan Wood" w:date="2020-05-18T22:24:00Z"/>
        </w:rPr>
      </w:pPr>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UDP 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w:t>
      </w:r>
      <w:del w:id="42" w:author="Jonathan Wood" w:date="2020-05-18T22:44:00Z">
        <w:r w:rsidR="007C3D1D" w:rsidDel="00EE6EFE">
          <w:delText>es</w:delText>
        </w:r>
      </w:del>
      <w:r w:rsidR="007C3D1D">
        <w:t xml:space="preserve">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process 1),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w:t>
      </w:r>
      <w:ins w:id="43" w:author="Jonathan Wood" w:date="2020-05-18T22:49:00Z">
        <w:r w:rsidR="00AA1601">
          <w:t>p</w:t>
        </w:r>
      </w:ins>
      <w:ins w:id="44" w:author="Jonathan Wood" w:date="2020-05-18T22:44:00Z">
        <w:r w:rsidR="00EE6EFE">
          <w:t xml:space="preserve">rocess 2; </w:t>
        </w:r>
      </w:ins>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204B02C6" w14:textId="77777777" w:rsidR="00B443CF" w:rsidRDefault="00B443CF"/>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75269D54" w:rsidR="00BB6E69" w:rsidRDefault="00105698" w:rsidP="00105698">
      <w:r>
        <w:lastRenderedPageBreak/>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Diedrichsen et al., 2010; French et al., 2018; Long et al., 2016; Verstynen and Sabes, 2011)</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49C58F5C" w:rsidR="00BB6E69" w:rsidRDefault="008C3460">
      <w:r w:rsidRPr="00173209">
        <w:rPr>
          <w:iCs/>
        </w:rPr>
        <w:t xml:space="preserve">1) </w:t>
      </w:r>
      <w:r w:rsidR="002867D9">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ins w:id="45" w:author="Jonathan Wood" w:date="2020-05-18T16:26:00Z">
        <w:r w:rsidR="00040512">
          <w:t>If any data are replaced, we will perform our analysis both with and without the removed participant</w:t>
        </w:r>
        <w:r w:rsidR="00F315A6">
          <w:t>, r</w:t>
        </w:r>
      </w:ins>
      <w:ins w:id="46" w:author="Jonathan Wood" w:date="2020-05-18T16:27:00Z">
        <w:r w:rsidR="00F315A6">
          <w:t xml:space="preserve">eporting any major differences in our findings. </w:t>
        </w:r>
      </w:ins>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14E5434E"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325778">
        <w:t xml:space="preserve"> (See supplemental material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49F8DEFB"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ins w:id="47" w:author="Jonathan Wood" w:date="2020-05-18T16:32:00Z">
        <w:r w:rsidR="00F315A6">
          <w:t xml:space="preserve"> </w:t>
        </w:r>
      </w:ins>
      <w:ins w:id="48" w:author="Jonathan Wood" w:date="2020-05-18T16:34:00Z">
        <w:r w:rsidR="00F315A6">
          <w:t xml:space="preserve">perform guided practice in </w:t>
        </w:r>
      </w:ins>
      <w:del w:id="49" w:author="Jonathan Wood" w:date="2020-05-18T16:32:00Z">
        <w:r w:rsidR="00B651EE" w:rsidDel="00F315A6">
          <w:delText xml:space="preserve"> practice </w:delText>
        </w:r>
      </w:del>
      <w:r w:rsidR="00B651EE">
        <w:t>chang</w:t>
      </w:r>
      <w:ins w:id="50" w:author="Jonathan Wood" w:date="2020-05-18T16:32:00Z">
        <w:r w:rsidR="00F315A6">
          <w:t>e</w:t>
        </w:r>
      </w:ins>
      <w:del w:id="51" w:author="Jonathan Wood" w:date="2020-05-18T16:32:00Z">
        <w:r w:rsidR="00B651EE" w:rsidDel="00F315A6">
          <w:delText>ing</w:delText>
        </w:r>
      </w:del>
      <w:r w:rsidR="00B651EE">
        <w:t xml:space="preserve"> their step lengths</w:t>
      </w:r>
      <w:ins w:id="52" w:author="Jonathan Wood" w:date="2020-05-18T16:30:00Z">
        <w:r w:rsidR="00F315A6">
          <w:t xml:space="preserve"> relative to thei</w:t>
        </w:r>
      </w:ins>
      <w:ins w:id="53" w:author="Jonathan Wood" w:date="2020-05-18T16:31:00Z">
        <w:r w:rsidR="00F315A6">
          <w:t>r baseline</w:t>
        </w:r>
      </w:ins>
      <w:ins w:id="54" w:author="Jonathan Wood" w:date="2020-05-18T16:35:00Z">
        <w:r w:rsidR="00F315A6">
          <w:t xml:space="preserve"> – depicted on screen as </w:t>
        </w:r>
      </w:ins>
      <w:ins w:id="55" w:author="Jonathan Wood" w:date="2020-05-18T16:33:00Z">
        <w:r w:rsidR="00F315A6">
          <w:t xml:space="preserve">a </w:t>
        </w:r>
      </w:ins>
      <w:ins w:id="56" w:author="Jonathan Wood" w:date="2020-05-18T16:31:00Z">
        <w:r w:rsidR="00F315A6">
          <w:t>pink horizontal line</w:t>
        </w:r>
      </w:ins>
      <w:ins w:id="57" w:author="Jonathan Wood" w:date="2020-05-18T16:35:00Z">
        <w:r w:rsidR="00F315A6">
          <w:t>.</w:t>
        </w:r>
      </w:ins>
      <w:r w:rsidR="00B651EE">
        <w:t xml:space="preserve"> </w:t>
      </w:r>
      <w:del w:id="58" w:author="Jonathan Wood" w:date="2020-05-18T16:35:00Z">
        <w:r w:rsidR="00B651EE" w:rsidDel="00F315A6">
          <w:delText>while watching the feedback on the screen guided by the examiner.</w:delText>
        </w:r>
        <w:r w:rsidR="002A1729" w:rsidDel="00F315A6">
          <w:delText xml:space="preserve"> </w:delText>
        </w:r>
      </w:del>
      <w:r w:rsidR="00B651EE">
        <w:t xml:space="preserve">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1404E256"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25778">
        <w:t xml:space="preserve">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05005A99" w:rsidR="00767FB7" w:rsidRDefault="00767FB7" w:rsidP="00105698"/>
    <w:p w14:paraId="587FBB4D" w14:textId="56F21861" w:rsidR="002807A6" w:rsidRPr="002807A6" w:rsidRDefault="002807A6" w:rsidP="002807A6">
      <w:pPr>
        <w:pStyle w:val="Caption"/>
        <w:keepNext/>
        <w:rPr>
          <w:b/>
          <w:bCs/>
          <w:i w:val="0"/>
          <w:iCs w:val="0"/>
          <w:sz w:val="24"/>
          <w:szCs w:val="24"/>
        </w:rPr>
      </w:pPr>
      <w:r>
        <w:rPr>
          <w:noProof/>
        </w:rPr>
        <w:drawing>
          <wp:anchor distT="0" distB="0" distL="114300" distR="114300" simplePos="0" relativeHeight="251672576" behindDoc="0" locked="0" layoutInCell="1" allowOverlap="1" wp14:anchorId="6FC28FA5" wp14:editId="664A2A0C">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Pr="002807A6">
        <w:rPr>
          <w:b/>
          <w:bCs/>
          <w:i w:val="0"/>
          <w:iCs w:val="0"/>
          <w:sz w:val="24"/>
          <w:szCs w:val="24"/>
        </w:rPr>
        <w:t>Figure 1</w:t>
      </w:r>
    </w:p>
    <w:p w14:paraId="53EE6600" w14:textId="0885453E" w:rsidR="00767FB7" w:rsidRDefault="00767FB7" w:rsidP="00105698"/>
    <w:p w14:paraId="101D31E9" w14:textId="1D5CBC33" w:rsidR="00105698" w:rsidRDefault="00105698" w:rsidP="00105698"/>
    <w:p w14:paraId="4B107E9A" w14:textId="77777777" w:rsidR="00105698" w:rsidRDefault="00105698" w:rsidP="00105698">
      <w:pPr>
        <w:rPr>
          <w:i/>
          <w:iCs/>
          <w:u w:val="single"/>
        </w:rPr>
      </w:pPr>
      <w:r w:rsidRPr="00305607">
        <w:rPr>
          <w:i/>
          <w:iCs/>
          <w:u w:val="single"/>
        </w:rPr>
        <w:t>Conditions:</w:t>
      </w:r>
    </w:p>
    <w:p w14:paraId="6B7316C9" w14:textId="5CD60E3E"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on separate days. Each condition will be separated by 5-10 days. To prevent order effects, we will counterbalance the order of conditions</w:t>
      </w:r>
      <w:r w:rsidR="00D850BB">
        <w:t>.</w:t>
      </w:r>
      <w:r w:rsidR="007B79B7">
        <w:t xml:space="preserve"> </w:t>
      </w:r>
      <w:r w:rsidR="001645A1">
        <w:t xml:space="preserve">The primary manipulation will be the consistency of targets during the Learning phase. </w:t>
      </w:r>
      <w:r w:rsidR="00A15F7C">
        <w:t xml:space="preserve">Going from most to least consistent condition: 1) </w:t>
      </w:r>
      <w:r w:rsidR="00105698">
        <w:t xml:space="preserve">In the </w:t>
      </w:r>
      <w:del w:id="59" w:author="Jonathan Wood" w:date="2020-05-18T16:37:00Z">
        <w:r w:rsidR="00105698" w:rsidDel="004A5E5B">
          <w:delText xml:space="preserve">Stable </w:delText>
        </w:r>
      </w:del>
      <w:ins w:id="60" w:author="Jonathan Wood" w:date="2020-05-18T16:37:00Z">
        <w:r w:rsidR="004A5E5B">
          <w:t xml:space="preserve">Repeated </w:t>
        </w:r>
      </w:ins>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del w:id="61" w:author="Jonathan Wood" w:date="2020-05-18T16:38:00Z">
        <w:r w:rsidR="00105698" w:rsidDel="004A5E5B">
          <w:delText xml:space="preserve">Variable </w:delText>
        </w:r>
      </w:del>
      <w:ins w:id="62" w:author="Jonathan Wood" w:date="2020-05-18T16:38:00Z">
        <w:r w:rsidR="004A5E5B">
          <w:t xml:space="preserve">5%σ </w:t>
        </w:r>
      </w:ins>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ins w:id="63" w:author="Jonathan Wood" w:date="2020-05-18T16:39:00Z">
        <w:r w:rsidR="004A5E5B">
          <w:t>5%σ</w:t>
        </w:r>
        <w:r w:rsidR="004A5E5B" w:rsidDel="004A5E5B">
          <w:t xml:space="preserve"> </w:t>
        </w:r>
      </w:ins>
      <w:del w:id="64" w:author="Jonathan Wood" w:date="2020-05-18T16:39:00Z">
        <w:r w:rsidR="00105698" w:rsidDel="004A5E5B">
          <w:delText xml:space="preserve">Variable </w:delText>
        </w:r>
      </w:del>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 xml:space="preserve">Kinetic data will be collected at a frequency of 1000 Hz from the dual belt treadmill instrumented with two force plates, one under each belt (Bertec,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7154D165"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r w:rsidR="00F57A76">
        <w:t xml:space="preserve">Wolte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 xml:space="preserve">aseline will be subtracted from all strides for that respective session. The baseline corrected measure will be used for the remainder of our analysis. </w:t>
      </w:r>
    </w:p>
    <w:p w14:paraId="0145B4FE" w14:textId="4C0D3F11" w:rsidR="00E00AF1" w:rsidRDefault="00E00AF1" w:rsidP="00C66CEF"/>
    <w:p w14:paraId="6A65DEFE" w14:textId="5BB93C6F" w:rsidR="00E00AF1" w:rsidRDefault="001D7E75" w:rsidP="00C66CEF">
      <w:r>
        <w:t xml:space="preserve">To assess how well </w:t>
      </w:r>
      <w:r w:rsidR="00B651EE">
        <w:t>participants</w:t>
      </w:r>
      <w:r>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Mean differences</w:t>
      </w:r>
      <w:r w:rsidR="00764145">
        <w:t xml:space="preserve"> between the target step lengths and empirical step lengths</w:t>
      </w:r>
      <w:r w:rsidR="00E00AF1">
        <w:t xml:space="preserve"> for the learning phase will be used as a general measure of accuracy to test how well </w:t>
      </w:r>
      <w:r w:rsidR="00B651EE">
        <w:t>participants</w:t>
      </w:r>
      <w:r w:rsidR="00E00AF1">
        <w:t xml:space="preserve"> were able to perform the task. </w:t>
      </w:r>
      <w:ins w:id="65" w:author="Jonathan Wood" w:date="2020-05-18T17:13:00Z">
        <w:r w:rsidR="002B60A5">
          <w:t xml:space="preserve">During pilot testing, </w:t>
        </w:r>
        <w:r w:rsidR="002B60A5" w:rsidRPr="002039BA">
          <w:t>i</w:t>
        </w:r>
      </w:ins>
      <w:del w:id="66" w:author="Jonathan Wood" w:date="2020-05-18T16:40:00Z">
        <w:r w:rsidR="00E00AF1" w:rsidRPr="002B60A5" w:rsidDel="004A5E5B">
          <w:rPr>
            <w:rPrChange w:id="67" w:author="Jonathan Wood" w:date="2020-05-18T17:15:00Z">
              <w:rPr>
                <w:highlight w:val="yellow"/>
              </w:rPr>
            </w:rPrChange>
          </w:rPr>
          <w:delText xml:space="preserve">If a </w:delText>
        </w:r>
        <w:r w:rsidR="00074632" w:rsidRPr="002B60A5" w:rsidDel="004A5E5B">
          <w:rPr>
            <w:rPrChange w:id="68" w:author="Jonathan Wood" w:date="2020-05-18T17:15:00Z">
              <w:rPr>
                <w:highlight w:val="yellow"/>
              </w:rPr>
            </w:rPrChange>
          </w:rPr>
          <w:delText xml:space="preserve">participant’s </w:delText>
        </w:r>
        <w:r w:rsidR="00E00AF1" w:rsidRPr="002B60A5" w:rsidDel="004A5E5B">
          <w:rPr>
            <w:rPrChange w:id="69" w:author="Jonathan Wood" w:date="2020-05-18T17:15:00Z">
              <w:rPr>
                <w:highlight w:val="yellow"/>
              </w:rPr>
            </w:rPrChange>
          </w:rPr>
          <w:delText xml:space="preserve">accuracy falls outside 3 standard deviations of all behavior this </w:delText>
        </w:r>
        <w:r w:rsidR="00074632" w:rsidRPr="002B60A5" w:rsidDel="004A5E5B">
          <w:rPr>
            <w:rPrChange w:id="70" w:author="Jonathan Wood" w:date="2020-05-18T17:15:00Z">
              <w:rPr>
                <w:highlight w:val="yellow"/>
              </w:rPr>
            </w:rPrChange>
          </w:rPr>
          <w:delText xml:space="preserve">participant </w:delText>
        </w:r>
        <w:r w:rsidR="00E00AF1" w:rsidRPr="002B60A5" w:rsidDel="004A5E5B">
          <w:rPr>
            <w:rPrChange w:id="71" w:author="Jonathan Wood" w:date="2020-05-18T17:15:00Z">
              <w:rPr>
                <w:highlight w:val="yellow"/>
              </w:rPr>
            </w:rPrChange>
          </w:rPr>
          <w:delText>will be replaced.</w:delText>
        </w:r>
        <w:r w:rsidR="00764145" w:rsidRPr="002B60A5" w:rsidDel="004A5E5B">
          <w:rPr>
            <w:rPrChange w:id="72" w:author="Jonathan Wood" w:date="2020-05-18T17:15:00Z">
              <w:rPr>
                <w:highlight w:val="yellow"/>
              </w:rPr>
            </w:rPrChange>
          </w:rPr>
          <w:delText xml:space="preserve"> </w:delText>
        </w:r>
      </w:del>
      <w:del w:id="73" w:author="Jonathan Wood" w:date="2020-05-18T17:13:00Z">
        <w:r w:rsidR="00764145" w:rsidRPr="002B60A5" w:rsidDel="002B60A5">
          <w:rPr>
            <w:rPrChange w:id="74" w:author="Jonathan Wood" w:date="2020-05-18T17:15:00Z">
              <w:rPr>
                <w:highlight w:val="yellow"/>
              </w:rPr>
            </w:rPrChange>
          </w:rPr>
          <w:delText xml:space="preserve">In pilot testing we </w:delText>
        </w:r>
        <w:r w:rsidR="004357CE" w:rsidRPr="002B60A5" w:rsidDel="002B60A5">
          <w:rPr>
            <w:rPrChange w:id="75" w:author="Jonathan Wood" w:date="2020-05-18T17:15:00Z">
              <w:rPr>
                <w:highlight w:val="yellow"/>
              </w:rPr>
            </w:rPrChange>
          </w:rPr>
          <w:delText>found</w:delText>
        </w:r>
        <w:r w:rsidR="00764145" w:rsidRPr="002B60A5" w:rsidDel="002B60A5">
          <w:rPr>
            <w:rPrChange w:id="76" w:author="Jonathan Wood" w:date="2020-05-18T17:15:00Z">
              <w:rPr>
                <w:highlight w:val="yellow"/>
              </w:rPr>
            </w:rPrChange>
          </w:rPr>
          <w:delText xml:space="preserve"> that </w:delText>
        </w:r>
        <w:r w:rsidR="000F2CB7" w:rsidRPr="002B60A5" w:rsidDel="002B60A5">
          <w:rPr>
            <w:rPrChange w:id="77" w:author="Jonathan Wood" w:date="2020-05-18T17:15:00Z">
              <w:rPr>
                <w:highlight w:val="yellow"/>
              </w:rPr>
            </w:rPrChange>
          </w:rPr>
          <w:delText>i</w:delText>
        </w:r>
      </w:del>
      <w:r w:rsidR="000F2CB7" w:rsidRPr="002B60A5">
        <w:rPr>
          <w:rPrChange w:id="78" w:author="Jonathan Wood" w:date="2020-05-18T17:15:00Z">
            <w:rPr>
              <w:highlight w:val="yellow"/>
            </w:rPr>
          </w:rPrChange>
        </w:rPr>
        <w:t>ndividuals</w:t>
      </w:r>
      <w:r w:rsidR="00764145" w:rsidRPr="002B60A5">
        <w:rPr>
          <w:rPrChange w:id="79" w:author="Jonathan Wood" w:date="2020-05-18T17:15:00Z">
            <w:rPr>
              <w:highlight w:val="yellow"/>
            </w:rPr>
          </w:rPrChange>
        </w:rPr>
        <w:t xml:space="preserve"> </w:t>
      </w:r>
      <w:del w:id="80" w:author="Jonathan Wood" w:date="2020-05-18T17:13:00Z">
        <w:r w:rsidR="00764145" w:rsidRPr="002B60A5" w:rsidDel="002B60A5">
          <w:rPr>
            <w:rPrChange w:id="81" w:author="Jonathan Wood" w:date="2020-05-18T17:15:00Z">
              <w:rPr>
                <w:highlight w:val="yellow"/>
              </w:rPr>
            </w:rPrChange>
          </w:rPr>
          <w:delText xml:space="preserve">are </w:delText>
        </w:r>
      </w:del>
      <w:ins w:id="82" w:author="Jonathan Wood" w:date="2020-05-18T17:13:00Z">
        <w:r w:rsidR="002B60A5" w:rsidRPr="002B60A5">
          <w:rPr>
            <w:rPrChange w:id="83" w:author="Jonathan Wood" w:date="2020-05-18T17:15:00Z">
              <w:rPr>
                <w:highlight w:val="yellow"/>
              </w:rPr>
            </w:rPrChange>
          </w:rPr>
          <w:t xml:space="preserve">were </w:t>
        </w:r>
      </w:ins>
      <w:r w:rsidR="00764145" w:rsidRPr="002B60A5">
        <w:rPr>
          <w:rPrChange w:id="84" w:author="Jonathan Wood" w:date="2020-05-18T17:15:00Z">
            <w:rPr>
              <w:highlight w:val="yellow"/>
            </w:rPr>
          </w:rPrChange>
        </w:rPr>
        <w:t>able to follow the feedback</w:t>
      </w:r>
      <w:ins w:id="85" w:author="Jonathan Wood" w:date="2020-05-18T17:14:00Z">
        <w:r w:rsidR="002B60A5" w:rsidRPr="002B60A5">
          <w:rPr>
            <w:rPrChange w:id="86" w:author="Jonathan Wood" w:date="2020-05-18T17:15:00Z">
              <w:rPr>
                <w:highlight w:val="yellow"/>
              </w:rPr>
            </w:rPrChange>
          </w:rPr>
          <w:t xml:space="preserve"> during the Uniform condition with a </w:t>
        </w:r>
      </w:ins>
      <w:del w:id="87" w:author="Jonathan Wood" w:date="2020-05-14T11:33:00Z">
        <w:r w:rsidR="00764145" w:rsidRPr="002B60A5" w:rsidDel="004A6BAB">
          <w:rPr>
            <w:rPrChange w:id="88" w:author="Jonathan Wood" w:date="2020-05-18T17:15:00Z">
              <w:rPr>
                <w:highlight w:val="yellow"/>
              </w:rPr>
            </w:rPrChange>
          </w:rPr>
          <w:delText xml:space="preserve"> reasonably wel</w:delText>
        </w:r>
        <w:r w:rsidR="004357CE" w:rsidRPr="002B60A5" w:rsidDel="004A6BAB">
          <w:rPr>
            <w:rPrChange w:id="89" w:author="Jonathan Wood" w:date="2020-05-18T17:15:00Z">
              <w:rPr>
                <w:highlight w:val="yellow"/>
              </w:rPr>
            </w:rPrChange>
          </w:rPr>
          <w:delText xml:space="preserve">l averaging </w:delText>
        </w:r>
        <w:r w:rsidR="000F2CB7" w:rsidRPr="002B60A5" w:rsidDel="004A6BAB">
          <w:rPr>
            <w:rPrChange w:id="90" w:author="Jonathan Wood" w:date="2020-05-18T17:15:00Z">
              <w:rPr>
                <w:highlight w:val="yellow"/>
              </w:rPr>
            </w:rPrChange>
          </w:rPr>
          <w:delText>a distance</w:delText>
        </w:r>
      </w:del>
      <w:del w:id="91" w:author="Jonathan Wood" w:date="2020-05-18T17:14:00Z">
        <w:r w:rsidR="000F2CB7" w:rsidRPr="002B60A5" w:rsidDel="002B60A5">
          <w:rPr>
            <w:rPrChange w:id="92" w:author="Jonathan Wood" w:date="2020-05-18T17:15:00Z">
              <w:rPr>
                <w:highlight w:val="yellow"/>
              </w:rPr>
            </w:rPrChange>
          </w:rPr>
          <w:delText xml:space="preserve"> of</w:delText>
        </w:r>
      </w:del>
      <w:del w:id="93" w:author="Jonathan Wood" w:date="2020-05-14T11:33:00Z">
        <w:r w:rsidR="004357CE" w:rsidRPr="002B60A5" w:rsidDel="004A6BAB">
          <w:rPr>
            <w:rPrChange w:id="94" w:author="Jonathan Wood" w:date="2020-05-18T17:15:00Z">
              <w:rPr>
                <w:highlight w:val="yellow"/>
              </w:rPr>
            </w:rPrChange>
          </w:rPr>
          <w:delText xml:space="preserve"> </w:delText>
        </w:r>
      </w:del>
      <w:del w:id="95" w:author="Jonathan Wood" w:date="2020-05-18T17:14:00Z">
        <w:r w:rsidR="004357CE" w:rsidRPr="002B60A5" w:rsidDel="002B60A5">
          <w:rPr>
            <w:rPrChange w:id="96" w:author="Jonathan Wood" w:date="2020-05-18T17:15:00Z">
              <w:rPr>
                <w:highlight w:val="yellow"/>
              </w:rPr>
            </w:rPrChange>
          </w:rPr>
          <w:delText>2.</w:delText>
        </w:r>
        <w:r w:rsidR="00565ACF" w:rsidRPr="002B60A5" w:rsidDel="002B60A5">
          <w:rPr>
            <w:rPrChange w:id="97" w:author="Jonathan Wood" w:date="2020-05-18T17:15:00Z">
              <w:rPr>
                <w:highlight w:val="yellow"/>
              </w:rPr>
            </w:rPrChange>
          </w:rPr>
          <w:delText>6</w:delText>
        </w:r>
        <w:r w:rsidR="004357CE" w:rsidRPr="002B60A5" w:rsidDel="002B60A5">
          <w:rPr>
            <w:rPrChange w:id="98" w:author="Jonathan Wood" w:date="2020-05-18T17:15:00Z">
              <w:rPr>
                <w:highlight w:val="yellow"/>
              </w:rPr>
            </w:rPrChange>
          </w:rPr>
          <w:delText xml:space="preserve"> cm from the targets during the </w:delText>
        </w:r>
      </w:del>
      <w:del w:id="99" w:author="Jonathan Wood" w:date="2020-05-18T16:38:00Z">
        <w:r w:rsidR="004357CE" w:rsidRPr="002B60A5" w:rsidDel="004A5E5B">
          <w:rPr>
            <w:rPrChange w:id="100" w:author="Jonathan Wood" w:date="2020-05-18T17:15:00Z">
              <w:rPr>
                <w:highlight w:val="yellow"/>
              </w:rPr>
            </w:rPrChange>
          </w:rPr>
          <w:delText xml:space="preserve">stable </w:delText>
        </w:r>
      </w:del>
      <w:del w:id="101" w:author="Jonathan Wood" w:date="2020-05-18T17:14:00Z">
        <w:r w:rsidR="004357CE" w:rsidRPr="002B60A5" w:rsidDel="002B60A5">
          <w:rPr>
            <w:rPrChange w:id="102" w:author="Jonathan Wood" w:date="2020-05-18T17:15:00Z">
              <w:rPr>
                <w:highlight w:val="yellow"/>
              </w:rPr>
            </w:rPrChange>
          </w:rPr>
          <w:delText xml:space="preserve">condition and </w:delText>
        </w:r>
      </w:del>
      <w:ins w:id="103" w:author="Jonathan Wood" w:date="2020-05-18T17:14:00Z">
        <w:r w:rsidR="002B60A5" w:rsidRPr="002B60A5">
          <w:rPr>
            <w:rPrChange w:id="104" w:author="Jonathan Wood" w:date="2020-05-18T17:15:00Z">
              <w:rPr>
                <w:highlight w:val="yellow"/>
              </w:rPr>
            </w:rPrChange>
          </w:rPr>
          <w:t>mean</w:t>
        </w:r>
      </w:ins>
      <w:r w:rsidR="00C31232">
        <w:t xml:space="preserve"> distance</w:t>
      </w:r>
      <w:ins w:id="105" w:author="Jonathan Wood" w:date="2020-05-18T17:14:00Z">
        <w:r w:rsidR="002B60A5" w:rsidRPr="00510D5B">
          <w:t xml:space="preserve"> of </w:t>
        </w:r>
      </w:ins>
      <w:r w:rsidR="004357CE" w:rsidRPr="00510D5B">
        <w:t>4.2 cm from the targets</w:t>
      </w:r>
      <w:del w:id="106" w:author="Jonathan Wood" w:date="2020-05-18T17:14:00Z">
        <w:r w:rsidR="004357CE" w:rsidRPr="00510D5B" w:rsidDel="002B60A5">
          <w:delText xml:space="preserve"> during the </w:delText>
        </w:r>
      </w:del>
      <w:del w:id="107" w:author="Jonathan Wood" w:date="2020-05-18T16:40:00Z">
        <w:r w:rsidR="004357CE" w:rsidRPr="00510D5B" w:rsidDel="004A5E5B">
          <w:delText>u</w:delText>
        </w:r>
      </w:del>
      <w:del w:id="108" w:author="Jonathan Wood" w:date="2020-05-18T17:14:00Z">
        <w:r w:rsidR="004357CE" w:rsidRPr="00510D5B" w:rsidDel="002B60A5">
          <w:delText>niform condition</w:delText>
        </w:r>
      </w:del>
      <w:del w:id="109" w:author="Jonathan Wood" w:date="2020-05-18T17:16:00Z">
        <w:r w:rsidR="004357CE" w:rsidRPr="00510D5B" w:rsidDel="002B60A5">
          <w:delText xml:space="preserve"> (Figure </w:delText>
        </w:r>
      </w:del>
      <w:del w:id="110" w:author="Jonathan Wood" w:date="2020-05-18T17:13:00Z">
        <w:r w:rsidR="004357CE" w:rsidRPr="00510D5B" w:rsidDel="002B60A5">
          <w:delText>X</w:delText>
        </w:r>
      </w:del>
      <w:del w:id="111" w:author="Jonathan Wood" w:date="2020-05-18T17:16:00Z">
        <w:r w:rsidR="004357CE" w:rsidRPr="00510D5B" w:rsidDel="002B60A5">
          <w:delText>)</w:delText>
        </w:r>
      </w:del>
      <w:r w:rsidR="004357CE" w:rsidRPr="00510D5B">
        <w:t>.</w:t>
      </w:r>
      <w:r w:rsidR="004357CE" w:rsidRPr="002039BA">
        <w:t xml:space="preserve"> </w:t>
      </w:r>
      <w:ins w:id="112" w:author="Jonathan Wood" w:date="2020-05-18T17:09:00Z">
        <w:r w:rsidR="006C2058">
          <w:t xml:space="preserve">Furthermore, </w:t>
        </w:r>
      </w:ins>
      <w:ins w:id="113" w:author="Jonathan Wood" w:date="2020-05-18T17:10:00Z">
        <w:r w:rsidR="002B60A5">
          <w:t>the right and left step lengths were significantly correlated with the right and left target</w:t>
        </w:r>
      </w:ins>
      <w:ins w:id="114" w:author="Jonathan Wood" w:date="2020-05-18T17:12:00Z">
        <w:r w:rsidR="002B60A5">
          <w:t xml:space="preserve"> </w:t>
        </w:r>
      </w:ins>
      <w:ins w:id="115" w:author="Jonathan Wood" w:date="2020-05-18T17:10:00Z">
        <w:r w:rsidR="002B60A5">
          <w:t>(r = 0.61, r = 0.83)</w:t>
        </w:r>
      </w:ins>
      <w:ins w:id="116" w:author="Jonathan Wood" w:date="2020-05-18T17:12:00Z">
        <w:r w:rsidR="002B60A5">
          <w:t>, respectively.</w:t>
        </w:r>
      </w:ins>
    </w:p>
    <w:p w14:paraId="6E21A3B4" w14:textId="47453589" w:rsidR="00E00AF1" w:rsidRDefault="002807A6" w:rsidP="00C66CEF">
      <w:r>
        <w:rPr>
          <w:noProof/>
        </w:rPr>
        <mc:AlternateContent>
          <mc:Choice Requires="wpg">
            <w:drawing>
              <wp:anchor distT="0" distB="0" distL="114300" distR="114300" simplePos="0" relativeHeight="251669504" behindDoc="0" locked="0" layoutInCell="1" allowOverlap="1" wp14:anchorId="4523968C" wp14:editId="2C2676E6">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258005"/>
                          <a:chOff x="0" y="0"/>
                          <a:chExt cx="1911350" cy="2258005"/>
                        </a:xfrm>
                      </wpg:grpSpPr>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s:wsp>
                        <wps:cNvPr id="13" name="Text Box 13"/>
                        <wps:cNvSpPr txBox="1"/>
                        <wps:spPr>
                          <a:xfrm>
                            <a:off x="0" y="0"/>
                            <a:ext cx="1911350" cy="150495"/>
                          </a:xfrm>
                          <a:prstGeom prst="rect">
                            <a:avLst/>
                          </a:prstGeom>
                          <a:solidFill>
                            <a:prstClr val="white"/>
                          </a:solidFill>
                          <a:ln>
                            <a:noFill/>
                          </a:ln>
                        </wps:spPr>
                        <wps:txbx>
                          <w:txbxContent>
                            <w:p w14:paraId="0E7AD209" w14:textId="085E3CCF" w:rsidR="00A107BD" w:rsidRPr="00AB327B" w:rsidRDefault="00A107BD" w:rsidP="00AB327B">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523968C" id="Group 17" o:spid="_x0000_s1026" style="position:absolute;margin-left:301.75pt;margin-top:7.35pt;width:150.5pt;height:177.8pt;z-index:251669504" coordsize="19113,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1510;width:19113;height:2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">
                  <v:imagedata r:id="rId14" o:title=""/>
                </v:shape>
                <v:shapetype id="_x0000_t202" coordsize="21600,21600" o:spt="202" path="m,l,21600r21600,l21600,xe">
                  <v:stroke joinstyle="miter"/>
                  <v:path gradientshapeok="t" o:connecttype="rect"/>
                </v:shapetype>
                <v:shape id="Text Box 13" o:spid="_x0000_s1028" type="#_x0000_t202" style="position:absolute;width:19113;height:1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0E7AD209" w14:textId="085E3CCF" w:rsidR="00A107BD" w:rsidRPr="00AB327B" w:rsidRDefault="00A107BD" w:rsidP="00AB327B">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p>
    <w:p w14:paraId="3ED1A77A" w14:textId="634C541D" w:rsidR="00E00AF1" w:rsidRDefault="00C63C4F" w:rsidP="00E00AF1">
      <w:r>
        <w:t xml:space="preserve">To </w:t>
      </w:r>
      <w:r w:rsidR="00C31232">
        <w:t xml:space="preserve">will also test our assumption that the mean SAI will be similar across conditions, but the SAI </w:t>
      </w:r>
      <w:r w:rsidR="00C31232">
        <w:t xml:space="preserve">standard deviation </w:t>
      </w:r>
      <w:r w:rsidR="00C31232">
        <w:t xml:space="preserve">will be different across conditions during the learning phase. </w:t>
      </w:r>
      <w:del w:id="117" w:author="Jonathan Wood" w:date="2020-05-18T17:16:00Z">
        <w:r w:rsidR="00396E85" w:rsidRPr="00C31232" w:rsidDel="002B60A5">
          <w:delText xml:space="preserve">will test these differences with a repeated measures analysis of variance and post-hoc </w:delText>
        </w:r>
        <w:r w:rsidR="00321DC5" w:rsidRPr="00C31232" w:rsidDel="002B60A5">
          <w:delText>pairwise comparisons</w:delText>
        </w:r>
        <w:r w:rsidR="00396E85" w:rsidRPr="00C31232" w:rsidDel="002B60A5">
          <w:delText xml:space="preserve"> if </w:delText>
        </w:r>
        <w:r w:rsidR="00764145" w:rsidRPr="00C31232" w:rsidDel="002B60A5">
          <w:delText>the analysis of variance test is significant</w:delText>
        </w:r>
        <w:r w:rsidR="00396E85" w:rsidRPr="00C31232" w:rsidDel="002B60A5">
          <w:delText>.</w:delText>
        </w:r>
        <w:r w:rsidR="00396E85" w:rsidDel="002B60A5">
          <w:delText xml:space="preserve"> </w:delText>
        </w:r>
      </w:del>
      <w:r w:rsidR="009776DA">
        <w:t>Our pilot data</w:t>
      </w:r>
      <w:r w:rsidR="004357CE">
        <w:t xml:space="preserve"> appear</w:t>
      </w:r>
      <w:r w:rsidR="009776DA">
        <w:t xml:space="preserve"> </w:t>
      </w:r>
      <w:r w:rsidR="00C723C8">
        <w:t>consistent with</w:t>
      </w:r>
      <w:r w:rsidR="009776DA">
        <w:t xml:space="preserve"> </w:t>
      </w:r>
      <w:r w:rsidR="00C723C8">
        <w:t>these predictions</w:t>
      </w:r>
      <w:r w:rsidR="009776DA">
        <w:t xml:space="preserve"> (Figure </w:t>
      </w:r>
      <w:r w:rsidR="00AB327B">
        <w:t>2</w:t>
      </w:r>
      <w:r w:rsidR="009776DA">
        <w:t>)</w:t>
      </w:r>
      <w:r w:rsidR="00C723C8">
        <w:t>, as</w:t>
      </w:r>
      <w:r w:rsidR="004357CE">
        <w:t xml:space="preserve"> the mean SAI during learning is similar between </w:t>
      </w:r>
      <w:del w:id="118" w:author="Jonathan Wood" w:date="2020-05-18T16:38:00Z">
        <w:r w:rsidR="004357CE" w:rsidDel="004A5E5B">
          <w:delText xml:space="preserve">stable </w:delText>
        </w:r>
      </w:del>
      <w:ins w:id="119" w:author="Jonathan Wood" w:date="2020-05-18T16:38:00Z">
        <w:r w:rsidR="004A5E5B">
          <w:t xml:space="preserve">repeated </w:t>
        </w:r>
      </w:ins>
      <w:r w:rsidR="004357CE">
        <w:t xml:space="preserve">and </w:t>
      </w:r>
      <w:ins w:id="120" w:author="Jonathan Wood" w:date="2020-05-18T16:40:00Z">
        <w:r w:rsidR="004A5E5B">
          <w:t>U</w:t>
        </w:r>
      </w:ins>
      <w:del w:id="121" w:author="Jonathan Wood" w:date="2020-05-18T16:40:00Z">
        <w:r w:rsidR="004357CE" w:rsidDel="004A5E5B">
          <w:delText>u</w:delText>
        </w:r>
      </w:del>
      <w:r w:rsidR="004357CE">
        <w:t xml:space="preserve">niform conditions </w:t>
      </w:r>
      <w:r w:rsidR="009776DA">
        <w:t xml:space="preserve">but the standard deviation </w:t>
      </w:r>
      <w:r w:rsidR="00C31232">
        <w:t>appears</w:t>
      </w:r>
      <w:r w:rsidR="009776DA">
        <w:t xml:space="preserve"> different. </w:t>
      </w:r>
    </w:p>
    <w:p w14:paraId="68A26D24" w14:textId="77777777" w:rsidR="00E00AF1" w:rsidRDefault="00E00AF1" w:rsidP="00C66CEF"/>
    <w:p w14:paraId="473DD9C1" w14:textId="63EB1224" w:rsidR="005E012E" w:rsidRDefault="00C63C4F" w:rsidP="00C66CEF">
      <w:pPr>
        <w:rPr>
          <w:ins w:id="122" w:author="Hyosub Kim" w:date="2020-05-14T09:55:00Z"/>
        </w:rPr>
      </w:pPr>
      <w:del w:id="123" w:author="Jonathan Wood" w:date="2020-05-18T21:27:00Z">
        <w:r w:rsidDel="00F6786F">
          <w:delText>Our primary dependent variable of u</w:delText>
        </w:r>
      </w:del>
      <w:ins w:id="124" w:author="Jonathan Wood" w:date="2020-05-18T21:27:00Z">
        <w:r w:rsidR="00F6786F">
          <w:t>U</w:t>
        </w:r>
      </w:ins>
      <w:r>
        <w:t xml:space="preserve">se-dependent bias will be calculated as the mean SAI during the first 10 strides of the Washout phase (Initial Washout). </w:t>
      </w:r>
      <w:del w:id="125" w:author="Jonathan Wood" w:date="2020-05-18T17:17:00Z">
        <w:r w:rsidR="00BF7145" w:rsidDel="002B60A5">
          <w:delText>As the primary behavioral comparison</w:delText>
        </w:r>
        <w:r w:rsidR="00BF7145" w:rsidRPr="00C31232" w:rsidDel="002B60A5">
          <w:delText>, we will analyze the measure of use-dependent bias across conditions using a repeated measures analysis of variance</w:delText>
        </w:r>
        <w:r w:rsidR="00321DC5" w:rsidRPr="00C31232" w:rsidDel="002B60A5">
          <w:delText xml:space="preserve"> and post-hoc pairwise comparisons if </w:delText>
        </w:r>
        <w:r w:rsidR="003A4641" w:rsidRPr="00C31232" w:rsidDel="002B60A5">
          <w:delText>the analysis of variance is significant.</w:delText>
        </w:r>
        <w:r w:rsidR="003A4641" w:rsidDel="002B60A5">
          <w:delText xml:space="preserve">  </w:delText>
        </w:r>
      </w:del>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del w:id="126" w:author="Jonathan Wood" w:date="2020-05-18T21:30:00Z">
        <w:r w:rsidR="00BF7145" w:rsidDel="00F6786F">
          <w:delText xml:space="preserve">using </w:delText>
        </w:r>
        <w:r w:rsidR="00321DC5" w:rsidDel="00F6786F">
          <w:delText xml:space="preserve">a </w:delText>
        </w:r>
        <w:r w:rsidR="00BF7145" w:rsidDel="00F6786F">
          <w:delText>regression</w:delText>
        </w:r>
        <w:r w:rsidR="00321DC5" w:rsidDel="00F6786F">
          <w:delText xml:space="preserve"> analysis</w:delText>
        </w:r>
      </w:del>
      <w:ins w:id="127" w:author="Jonathan Wood" w:date="2020-05-18T21:30:00Z">
        <w:r w:rsidR="00F6786F">
          <w:t>by regressing</w:t>
        </w:r>
      </w:ins>
      <w:ins w:id="128" w:author="Jonathan Wood" w:date="2020-05-18T21:31:00Z">
        <w:r w:rsidR="00F6786F">
          <w:t xml:space="preserve"> subsequent strides onto current strides for each stride of washout.</w:t>
        </w:r>
      </w:ins>
      <w:ins w:id="129" w:author="Jonathan Wood" w:date="2020-05-18T21:29:00Z">
        <w:r w:rsidR="00F6786F">
          <w:t xml:space="preserve"> The slope of this regression</w:t>
        </w:r>
      </w:ins>
      <w:ins w:id="130" w:author="Jonathan Wood" w:date="2020-05-18T17:18:00Z">
        <w:r w:rsidR="002B60A5">
          <w:t xml:space="preserve"> predict</w:t>
        </w:r>
      </w:ins>
      <w:ins w:id="131" w:author="Jonathan Wood" w:date="2020-05-18T21:28:00Z">
        <w:r w:rsidR="00F6786F">
          <w:t>s</w:t>
        </w:r>
      </w:ins>
      <w:ins w:id="132" w:author="Jonathan Wood" w:date="2020-05-18T17:18:00Z">
        <w:r w:rsidR="002B60A5">
          <w:t xml:space="preserve"> the amount of SAI </w:t>
        </w:r>
      </w:ins>
      <w:ins w:id="133" w:author="Jonathan Wood" w:date="2020-05-18T21:28:00Z">
        <w:r w:rsidR="00F6786F">
          <w:t xml:space="preserve">retained from one </w:t>
        </w:r>
      </w:ins>
      <w:ins w:id="134" w:author="Jonathan Wood" w:date="2020-05-18T17:18:00Z">
        <w:r w:rsidR="002B60A5">
          <w:t xml:space="preserve">one stride </w:t>
        </w:r>
      </w:ins>
      <w:ins w:id="135" w:author="Jonathan Wood" w:date="2020-05-18T21:28:00Z">
        <w:r w:rsidR="00F6786F">
          <w:t>to the next</w:t>
        </w:r>
      </w:ins>
      <w:ins w:id="136" w:author="Jonathan Wood" w:date="2020-05-18T17:19:00Z">
        <w:r w:rsidR="002B60A5">
          <w:t xml:space="preserve">. </w:t>
        </w:r>
      </w:ins>
      <w:del w:id="137" w:author="Jonathan Wood" w:date="2020-05-18T21:30:00Z">
        <w:r w:rsidR="00BF7145" w:rsidDel="00F6786F">
          <w:delText xml:space="preserve"> </w:delText>
        </w:r>
      </w:del>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del w:id="138" w:author="Jonathan Wood" w:date="2020-05-18T17:17:00Z">
        <w:r w:rsidR="00321DC5" w:rsidDel="002B60A5">
          <w:delText xml:space="preserve"> and compare these rates with a repeated measures analysis of variance with post-hoc pairwise comparisons if </w:delText>
        </w:r>
        <w:r w:rsidR="00F2396E" w:rsidDel="002B60A5">
          <w:delText>the analysis of variance is significant</w:delText>
        </w:r>
        <w:r w:rsidR="00321DC5" w:rsidDel="002B60A5">
          <w:delText>.</w:delText>
        </w:r>
      </w:del>
      <w:ins w:id="139" w:author="Jonathan Wood" w:date="2020-05-18T17:17:00Z">
        <w:r w:rsidR="002B60A5">
          <w:t xml:space="preserve"> (add source). </w:t>
        </w:r>
      </w:ins>
      <w:del w:id="140" w:author="Jonathan Wood" w:date="2020-05-18T17:18:00Z">
        <w:r w:rsidR="00321DC5" w:rsidDel="002B60A5">
          <w:delText xml:space="preserve"> </w:delText>
        </w:r>
      </w:del>
    </w:p>
    <w:p w14:paraId="7AB2B78F" w14:textId="3538ECAD" w:rsidR="00D24F3C" w:rsidRDefault="00D24F3C" w:rsidP="00C66CEF">
      <w:pPr>
        <w:rPr>
          <w:ins w:id="141" w:author="Jonathan Wood" w:date="2020-05-06T10:36:00Z"/>
        </w:rPr>
      </w:pPr>
    </w:p>
    <w:p w14:paraId="0BFCB91F" w14:textId="3855E0B3" w:rsidR="002B60A5" w:rsidRPr="00D70C81" w:rsidRDefault="002B60A5" w:rsidP="00C66CEF">
      <w:pPr>
        <w:rPr>
          <w:i/>
          <w:iCs/>
          <w:u w:val="single"/>
        </w:rPr>
      </w:pPr>
      <w:r w:rsidRPr="00D70C81">
        <w:rPr>
          <w:i/>
          <w:iCs/>
          <w:u w:val="single"/>
        </w:rPr>
        <w:t>Statistical analysis</w:t>
      </w:r>
      <w:ins w:id="142" w:author="Jonathan Wood" w:date="2020-05-18T20:34:00Z">
        <w:r w:rsidR="00D70C81">
          <w:rPr>
            <w:i/>
            <w:iCs/>
            <w:u w:val="single"/>
          </w:rPr>
          <w:t>:</w:t>
        </w:r>
      </w:ins>
    </w:p>
    <w:p w14:paraId="34B73BB8" w14:textId="58099236" w:rsidR="00ED5542" w:rsidRPr="00D70C81" w:rsidRDefault="00B14A33" w:rsidP="00C66CEF">
      <w:pPr>
        <w:rPr>
          <w:ins w:id="143" w:author="Jonathan Wood" w:date="2020-05-18T20:20:00Z"/>
        </w:rPr>
      </w:pPr>
      <w:ins w:id="144" w:author="Jonathan Wood" w:date="2020-05-18T20:22:00Z">
        <w:r w:rsidRPr="00D70C81">
          <w:t xml:space="preserve">To test for differences between the </w:t>
        </w:r>
      </w:ins>
      <w:ins w:id="145" w:author="Jonathan Wood" w:date="2020-05-18T20:24:00Z">
        <w:r w:rsidRPr="00D70C81">
          <w:t>mean and standard deviation of SAI during the learning phase</w:t>
        </w:r>
      </w:ins>
      <w:ins w:id="146" w:author="Jonathan Wood" w:date="2020-05-18T20:26:00Z">
        <w:r>
          <w:t xml:space="preserve">, SAI aftereffect and washout rate </w:t>
        </w:r>
      </w:ins>
      <w:ins w:id="147" w:author="Jonathan Wood" w:date="2020-05-18T20:24:00Z">
        <w:r w:rsidRPr="00D70C81">
          <w:t>we will use</w:t>
        </w:r>
      </w:ins>
      <w:ins w:id="148" w:author="Jonathan Wood" w:date="2020-05-18T17:16:00Z">
        <w:r w:rsidR="002B60A5" w:rsidRPr="00D70C81">
          <w:t xml:space="preserve"> a repeated measures analysis of variance and post-hoc pairwise comparisons if the analysis of variance test is significant.</w:t>
        </w:r>
      </w:ins>
      <w:ins w:id="149" w:author="Jonathan Wood" w:date="2020-05-18T20:26:00Z">
        <w:r>
          <w:t xml:space="preserve"> </w:t>
        </w:r>
      </w:ins>
      <w:ins w:id="150" w:author="Jonathan Wood" w:date="2020-05-18T20:30:00Z">
        <w:r>
          <w:t xml:space="preserve">We will report </w:t>
        </w:r>
        <w:r w:rsidR="00D70C81">
          <w:t xml:space="preserve">t- or F- statistic, </w:t>
        </w:r>
        <w:r>
          <w:t>exact p-values</w:t>
        </w:r>
        <w:r w:rsidR="00D70C81">
          <w:t xml:space="preserve">, </w:t>
        </w:r>
      </w:ins>
      <w:ins w:id="151" w:author="Jonathan Wood" w:date="2020-05-18T20:31:00Z">
        <w:r w:rsidR="00D70C81">
          <w:t>means</w:t>
        </w:r>
      </w:ins>
      <w:ins w:id="152" w:author="Jonathan Wood" w:date="2020-05-18T20:32:00Z">
        <w:r w:rsidR="00D70C81">
          <w:t xml:space="preserve">, </w:t>
        </w:r>
      </w:ins>
      <w:ins w:id="153" w:author="Jonathan Wood" w:date="2020-05-18T20:31:00Z">
        <w:r w:rsidR="00D70C81">
          <w:t xml:space="preserve">95% </w:t>
        </w:r>
      </w:ins>
      <w:ins w:id="154" w:author="Jonathan Wood" w:date="2020-05-18T20:32:00Z">
        <w:r w:rsidR="00D70C81">
          <w:t>confidence intervals and</w:t>
        </w:r>
      </w:ins>
      <w:ins w:id="155" w:author="Jonathan Wood" w:date="2020-05-18T20:31:00Z">
        <w:r w:rsidR="00D70C81">
          <w:t xml:space="preserve"> </w:t>
        </w:r>
      </w:ins>
      <w:ins w:id="156" w:author="Jonathan Wood" w:date="2020-05-18T20:30:00Z">
        <w:r w:rsidR="00D70C81">
          <w:t>standardized ef</w:t>
        </w:r>
      </w:ins>
      <w:ins w:id="157" w:author="Jonathan Wood" w:date="2020-05-18T20:31:00Z">
        <w:r w:rsidR="00D70C81">
          <w:t>fect sizes (Cohen’s d for t-tests and ƞ</w:t>
        </w:r>
        <w:r w:rsidR="00D70C81">
          <w:rPr>
            <w:vertAlign w:val="subscript"/>
          </w:rPr>
          <w:t>p</w:t>
        </w:r>
        <w:r w:rsidR="00D70C81">
          <w:rPr>
            <w:vertAlign w:val="superscript"/>
          </w:rPr>
          <w:t>2</w:t>
        </w:r>
        <w:r w:rsidR="00D70C81">
          <w:t xml:space="preserve"> for ANOVA)</w:t>
        </w:r>
      </w:ins>
      <w:ins w:id="158" w:author="Jonathan Wood" w:date="2020-05-18T20:32:00Z">
        <w:r w:rsidR="00D70C81">
          <w:t xml:space="preserve">. Assumptions of normality </w:t>
        </w:r>
      </w:ins>
      <w:ins w:id="159" w:author="Jonathan Wood" w:date="2020-05-18T20:33:00Z">
        <w:r w:rsidR="00D70C81">
          <w:t xml:space="preserve">and homoscedasticity will be tested with the Shapiro-Wilks test and </w:t>
        </w:r>
      </w:ins>
      <w:ins w:id="160" w:author="Jonathan Wood" w:date="2020-05-18T20:34:00Z">
        <w:r w:rsidR="00D70C81">
          <w:t xml:space="preserve">Levene’s test, respectively. </w:t>
        </w:r>
      </w:ins>
    </w:p>
    <w:p w14:paraId="2FF07EBD" w14:textId="383ADD85" w:rsidR="00B14A33" w:rsidRDefault="00B14A33" w:rsidP="00C66CEF">
      <w:pPr>
        <w:rPr>
          <w:ins w:id="161" w:author="Jonathan Wood" w:date="2020-05-18T20:20:00Z"/>
        </w:rPr>
      </w:pPr>
    </w:p>
    <w:p w14:paraId="101A39E2" w14:textId="2EBFC852" w:rsidR="00B14A33" w:rsidRDefault="00B14A33" w:rsidP="00B14A33">
      <w:pPr>
        <w:rPr>
          <w:ins w:id="162" w:author="Jonathan Wood" w:date="2020-05-18T20:20:00Z"/>
        </w:rPr>
      </w:pPr>
      <w:ins w:id="163" w:author="Jonathan Wood" w:date="2020-05-18T20:20:00Z">
        <w:r>
          <w:t>In addition to our parametric analyses, we will also employ a cluster permutation analysis to assess potential SAI differences across the Washout phases for each condition</w:t>
        </w:r>
      </w:ins>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ins w:id="164" w:author="Jonathan Wood" w:date="2020-05-18T20:20:00Z">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ins>
      <w:ins w:id="165" w:author="Jonathan Wood" w:date="2020-05-18T20:38:00Z">
        <w:r w:rsidR="00D70C81">
          <w:t xml:space="preserve"> while controlling for type I error </w:t>
        </w:r>
      </w:ins>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ins w:id="166" w:author="Jonathan Wood" w:date="2020-05-18T20:20:00Z">
        <w:r>
          <w:t>. This analysis will be performed three times to compare</w:t>
        </w:r>
      </w:ins>
      <w:ins w:id="167" w:author="Jonathan Wood" w:date="2020-05-18T20:40:00Z">
        <w:r w:rsidR="00D70C81">
          <w:t xml:space="preserve"> differences between each condition. </w:t>
        </w:r>
      </w:ins>
    </w:p>
    <w:p w14:paraId="722382E0" w14:textId="77777777" w:rsidR="00C66CEF" w:rsidRDefault="00C66CEF"/>
    <w:p w14:paraId="19881302" w14:textId="21A195F0" w:rsidR="00414CFC" w:rsidRDefault="00105698">
      <w:pPr>
        <w:rPr>
          <w:b/>
          <w:bCs/>
        </w:rPr>
      </w:pPr>
      <w:r w:rsidRPr="007D3C9C">
        <w:rPr>
          <w:b/>
          <w:bCs/>
        </w:rPr>
        <w:t>Modeling</w:t>
      </w:r>
    </w:p>
    <w:p w14:paraId="4F01DAE0" w14:textId="26755E44"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77777777" w:rsidR="005B646C" w:rsidRDefault="005B646C" w:rsidP="005B646C">
      <w:r>
        <w:t xml:space="preserve">The Strategy plus UDP model conceptualizes overall motor output as the sum of two parallel processes: cognitive strategy and UDP. Prior work shows that participants are able to explicitly control SAI in response to visual feedback </w:t>
      </w:r>
      <w:r>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fldChar w:fldCharType="separate"/>
      </w:r>
      <w:r w:rsidRPr="00074E0C">
        <w:t>(French et al., 2018; Long et al., 2016)</w:t>
      </w:r>
      <w:r>
        <w:fldChar w:fldCharType="end"/>
      </w:r>
      <w:r>
        <w:t xml:space="preserve">, yet still demonstrate aftereffects. Our model proposes that UDP is insensitive to any explicit task goal, and is an obligatory stride by stride biasing of motor output based 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77777777" w:rsidR="005B646C" w:rsidRPr="001579D6" w:rsidRDefault="005B646C"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5B646C"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6)</w:t>
      </w:r>
    </w:p>
    <w:p w14:paraId="228AD73A" w14:textId="77777777" w:rsidR="005B646C" w:rsidRDefault="005B646C" w:rsidP="005B646C"/>
    <w:p w14:paraId="436F9A5F" w14:textId="77777777" w:rsidR="005B646C" w:rsidRDefault="005B646C" w:rsidP="005B646C">
      <w:r>
        <w:t xml:space="preserve">During the learning phase, </w:t>
      </w:r>
      <w:r>
        <w:rPr>
          <w:i/>
        </w:rPr>
        <w:t xml:space="preserve">A </w:t>
      </w:r>
      <w:r>
        <w:t>is a memory term representing how much of the strategy (S) is retained from one trial to the next, and C is the proportion of the error that is corrected for on each stride. As this is a strategic, or voluntary, process, we assume that S is equal to zero when the visual feedback (VF) is turned off and the participants are instructed to walk normally:</w:t>
      </w:r>
    </w:p>
    <w:p w14:paraId="2B82013C" w14:textId="77777777" w:rsidR="005B646C" w:rsidRDefault="005B646C" w:rsidP="005B646C"/>
    <w:p w14:paraId="357622A7" w14:textId="77777777" w:rsidR="005B646C" w:rsidRDefault="005B646C" w:rsidP="005B646C">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7)</w:t>
      </w:r>
    </w:p>
    <w:p w14:paraId="101C41EE"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m:t>
          </m:r>
          <m:r>
            <w:rPr>
              <w:rFonts w:ascii="Cambria Math" w:hAnsi="Cambria Math"/>
            </w:rPr>
            <m:t>1</m:t>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m:t>
          </m:r>
          <m:r>
            <w:rPr>
              <w:rFonts w:ascii="Cambria Math" w:hAnsi="Cambria Math"/>
            </w:rPr>
            <m:t>1</m:t>
          </m:r>
        </m:oMath>
      </m:oMathPara>
    </w:p>
    <w:p w14:paraId="29696A1F" w14:textId="77777777" w:rsidR="005B646C" w:rsidRDefault="005B646C" w:rsidP="005B646C">
      <w:pPr>
        <w:rPr>
          <w:i/>
          <w:iCs/>
          <w:u w:val="single"/>
        </w:rPr>
      </w:pPr>
    </w:p>
    <w:p w14:paraId="4C18F436" w14:textId="4B8BDC77" w:rsidR="005B646C" w:rsidRDefault="005B646C" w:rsidP="005B646C">
      <w:r w:rsidRPr="00D12592">
        <w:t xml:space="preserve">Where </w:t>
      </w:r>
      <m:oMath>
        <m:r>
          <w:rPr>
            <w:rFonts w:ascii="Cambria Math" w:hAnsi="Cambria Math"/>
          </w:rPr>
          <m:t>C</m:t>
        </m:r>
      </m:oMath>
      <w:r w:rsidRPr="00D12592">
        <w:t xml:space="preserve"> is the error correction rate and </w:t>
      </w:r>
      <m:oMath>
        <m:r>
          <w:rPr>
            <w:rFonts w:ascii="Cambria Math" w:hAnsi="Cambria Math"/>
          </w:rPr>
          <m:t>A</m:t>
        </m:r>
      </m:oMath>
      <w:r w:rsidRPr="00D12592">
        <w:t xml:space="preserve"> is the strategic retention rate. </w:t>
      </w:r>
      <w:r>
        <w:t>During the Washout phase, when there is no strategy, motor output is driven only by the use-dependent</w:t>
      </w:r>
      <w:ins w:id="168" w:author="Jonathan Wood" w:date="2020-05-18T22:59:00Z">
        <w:r>
          <w:t xml:space="preserve"> process</w:t>
        </w:r>
      </w:ins>
      <w:r>
        <w:t>. The use-dependent process (</w:t>
      </w:r>
      <m:oMath>
        <m:r>
          <w:rPr>
            <w:rFonts w:ascii="Cambria Math" w:hAnsi="Cambria Math"/>
          </w:rPr>
          <m:t>W</m:t>
        </m:r>
      </m:oMath>
      <w:r>
        <w:t>) learns a proportion of the current motor output (</w:t>
      </w:r>
      <m:oMath>
        <m:r>
          <w:rPr>
            <w:rFonts w:ascii="Cambria Math" w:hAnsi="Cambria Math"/>
          </w:rPr>
          <m:t>x</m:t>
        </m:r>
      </m:oMath>
      <w:r>
        <w:t xml:space="preserve">) and retains a proportion of the current use-dependent process: </w:t>
      </w:r>
    </w:p>
    <w:p w14:paraId="745DAA5C" w14:textId="77777777" w:rsidR="005B646C" w:rsidRDefault="005B646C" w:rsidP="005B646C"/>
    <w:p w14:paraId="485D7718" w14:textId="77777777" w:rsidR="005B646C" w:rsidRPr="001579D6" w:rsidRDefault="005B646C"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14:paraId="44AEAE4F"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E&lt;</m:t>
          </m:r>
          <m:r>
            <w:rPr>
              <w:rFonts w:ascii="Cambria Math" w:hAnsi="Cambria Math"/>
            </w:rPr>
            <m:t>1</m:t>
          </m:r>
        </m:oMath>
      </m:oMathPara>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07067980" w:rsidR="005B646C" w:rsidRDefault="005B646C" w:rsidP="005B646C">
      <w:r>
        <w:t xml:space="preserve">Where </w:t>
      </w:r>
      <m:oMath>
        <m:r>
          <w:rPr>
            <w:rFonts w:ascii="Cambria Math" w:hAnsi="Cambria Math"/>
          </w:rPr>
          <m:t>E</m:t>
        </m:r>
      </m:oMath>
      <w:r>
        <w:t xml:space="preserve"> is the use dependent retention rate and </w:t>
      </w:r>
      <m:oMath>
        <m:r>
          <w:rPr>
            <w:rFonts w:ascii="Cambria Math" w:hAnsi="Cambria Math"/>
          </w:rPr>
          <m:t>F</m:t>
        </m:r>
      </m:oMath>
      <w:r>
        <w:t xml:space="preserve"> is the use-dependent learning rate. Because we assume the use-dependent process learns significantly more slowly than a strategic process we set </w:t>
      </w:r>
      <m:oMath>
        <m:r>
          <w:rPr>
            <w:rFonts w:ascii="Cambria Math" w:hAnsi="Cambria Math"/>
          </w:rPr>
          <m:t>F</m:t>
        </m:r>
      </m:oMath>
      <w:r>
        <w:rPr>
          <w:rFonts w:eastAsiaTheme="minorEastAsia"/>
        </w:rPr>
        <w:t xml:space="preserve"> to be 5x less than </w:t>
      </w:r>
      <m:oMath>
        <m:r>
          <w:rPr>
            <w:rFonts w:ascii="Cambria Math" w:hAnsi="Cambria Math"/>
          </w:rPr>
          <m:t>C</m:t>
        </m:r>
      </m:oMath>
      <w:r>
        <w:rPr>
          <w:rFonts w:eastAsiaTheme="minorEastAsia"/>
        </w:rP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684D8504" w:rsidR="00414CFC" w:rsidRDefault="00306627" w:rsidP="00414CFC">
      <w:r>
        <w:t xml:space="preserve">We first consider a </w:t>
      </w:r>
      <w:r w:rsidR="005C0A9A">
        <w:t xml:space="preserve">Bayesian model </w:t>
      </w:r>
      <w:r w:rsidR="004B6DF6">
        <w:t>which</w:t>
      </w:r>
      <w:r w:rsidR="00414CFC">
        <w:t xml:space="preserve"> </w:t>
      </w:r>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647A8C11" w:rsidR="00591F30" w:rsidRDefault="004B6DF6" w:rsidP="00591F30">
      <w:r>
        <w:t>In the context of the current study, t</w:t>
      </w:r>
      <w:r w:rsidR="00591F30">
        <w:t xml:space="preserve">his model combines the prior expectation of the step asymmetry target with the current </w:t>
      </w:r>
      <w:r w:rsidR="00880873">
        <w:t xml:space="preserve">sensory estimate of </w:t>
      </w:r>
      <w:r w:rsidR="00591F30">
        <w:t xml:space="preserve">target position 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Verstynen and Sabes (2011)</w:t>
      </w:r>
      <w:r w:rsidR="00880873">
        <w:t>:</w:t>
      </w:r>
    </w:p>
    <w:p w14:paraId="30902638" w14:textId="77777777" w:rsidR="00591F30" w:rsidRDefault="00591F30" w:rsidP="00591F30"/>
    <w:p w14:paraId="25170A9C" w14:textId="40EBA872" w:rsidR="00591F30" w:rsidRPr="0004441C" w:rsidRDefault="00A107BD" w:rsidP="00591F30">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633D0BF7"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r w:rsidR="00FB3858" w:rsidRPr="00D70C81">
        <w:rPr>
          <w:i/>
        </w:rPr>
        <w:t>N</w:t>
      </w:r>
      <w:r w:rsidR="00880873">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12499C3C" w:rsidR="00591F30" w:rsidRDefault="00D70C81"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13EB70CD" w:rsidR="00591F30" w:rsidRDefault="00A107BD" w:rsidP="00591F30">
      <w:pPr>
        <w:rPr>
          <w:ins w:id="169" w:author="Jonathan Wood" w:date="2020-05-18T21:34:00Z"/>
        </w:rPr>
      </w:pPr>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170" w:name="_Hlk37794084"/>
            <m:r>
              <w:rPr>
                <w:rFonts w:ascii="Cambria Math" w:hAnsi="Cambria Math"/>
              </w:rPr>
              <m:t>β</m:t>
            </m:r>
            <w:bookmarkEnd w:id="170"/>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r w:rsidR="007B6811">
        <w:tab/>
      </w:r>
      <w:r w:rsidR="007B6811">
        <w:tab/>
      </w:r>
      <w:r w:rsidR="007B6811">
        <w:tab/>
      </w:r>
      <w:r w:rsidR="007B6811">
        <w:tab/>
        <w:t>(4)</w:t>
      </w:r>
    </w:p>
    <w:p w14:paraId="4A53167A" w14:textId="4FC83DA9" w:rsidR="00EF45BD" w:rsidRPr="00EF45BD" w:rsidRDefault="00EF45BD" w:rsidP="00591F30">
      <w:pPr>
        <w:rPr>
          <w:ins w:id="171" w:author="Jonathan Wood" w:date="2020-05-18T21:35:00Z"/>
          <w:rFonts w:eastAsiaTheme="minorEastAsia"/>
        </w:rPr>
      </w:pPr>
      <m:oMathPara>
        <m:oMathParaPr>
          <m:jc m:val="left"/>
        </m:oMathParaPr>
        <m:oMath>
          <m:r>
            <w:ins w:id="172" w:author="Jonathan Wood" w:date="2020-05-18T21:35:00Z">
              <w:rPr>
                <w:rFonts w:ascii="Cambria Math" w:hAnsi="Cambria Math"/>
              </w:rPr>
              <m:t>0&lt;</m:t>
            </w:ins>
          </m:r>
          <m:r>
            <w:ins w:id="173" w:author="Jonathan Wood" w:date="2020-05-18T21:35:00Z">
              <w:rPr>
                <w:rFonts w:ascii="Cambria Math" w:hAnsi="Cambria Math"/>
              </w:rPr>
              <m:t>β</m:t>
            </w:ins>
          </m:r>
          <m:r>
            <w:ins w:id="174" w:author="Jonathan Wood" w:date="2020-05-18T21:35:00Z">
              <w:rPr>
                <w:rFonts w:ascii="Cambria Math" w:hAnsi="Cambria Math"/>
              </w:rPr>
              <m:t>&lt;</m:t>
            </w:ins>
          </m:r>
          <m:r>
            <w:ins w:id="175" w:author="Jonathan Wood" w:date="2020-05-18T21:35:00Z">
              <w:rPr>
                <w:rFonts w:ascii="Cambria Math" w:hAnsi="Cambria Math"/>
              </w:rPr>
              <m:t>1</m:t>
            </w:ins>
          </m:r>
        </m:oMath>
      </m:oMathPara>
    </w:p>
    <w:p w14:paraId="4FF25868" w14:textId="3619095D" w:rsidR="00EF45BD" w:rsidRPr="00F76635" w:rsidRDefault="00EF45BD" w:rsidP="00591F30">
      <w:pPr>
        <w:rPr>
          <w:rFonts w:eastAsiaTheme="minorEastAsia"/>
        </w:rPr>
      </w:pPr>
      <m:oMathPara>
        <m:oMathParaPr>
          <m:jc m:val="left"/>
        </m:oMathParaPr>
        <m:oMath>
          <m:r>
            <w:ins w:id="176" w:author="Jonathan Wood" w:date="2020-05-18T21:35:00Z">
              <w:rPr>
                <w:rFonts w:ascii="Cambria Math" w:hAnsi="Cambria Math"/>
              </w:rPr>
              <m:t>0&lt;</m:t>
            </w:ins>
          </m:r>
          <m:sSubSup>
            <m:sSubSupPr>
              <m:ctrlPr>
                <w:ins w:id="177" w:author="Jonathan Wood" w:date="2020-05-18T21:35:00Z">
                  <w:rPr>
                    <w:rFonts w:ascii="Cambria Math" w:hAnsi="Cambria Math"/>
                    <w:i/>
                  </w:rPr>
                </w:ins>
              </m:ctrlPr>
            </m:sSubSupPr>
            <m:e>
              <m:r>
                <w:ins w:id="178" w:author="Jonathan Wood" w:date="2020-05-18T21:35:00Z">
                  <w:rPr>
                    <w:rFonts w:ascii="Cambria Math" w:hAnsi="Cambria Math"/>
                  </w:rPr>
                  <m:t>σ</m:t>
                </w:ins>
              </m:r>
            </m:e>
            <m:sub>
              <m:r>
                <w:ins w:id="179" w:author="Jonathan Wood" w:date="2020-05-18T21:35:00Z">
                  <w:rPr>
                    <w:rFonts w:ascii="Cambria Math" w:hAnsi="Cambria Math"/>
                  </w:rPr>
                  <m:t>likelihood</m:t>
                </w:ins>
              </m:r>
            </m:sub>
            <m:sup>
              <m:r>
                <w:ins w:id="180" w:author="Jonathan Wood" w:date="2020-05-18T21:35:00Z">
                  <w:rPr>
                    <w:rFonts w:ascii="Cambria Math" w:hAnsi="Cambria Math"/>
                  </w:rPr>
                  <m:t>2</m:t>
                </w:ins>
              </m:r>
            </m:sup>
          </m:sSubSup>
          <m:r>
            <w:ins w:id="181" w:author="Jonathan Wood" w:date="2020-05-18T21:35:00Z">
              <m:rPr>
                <m:sty m:val="p"/>
              </m:rPr>
              <w:rPr>
                <w:rFonts w:ascii="Cambria Math" w:hAnsi="Cambria Math"/>
              </w:rPr>
              <m:t xml:space="preserve"> </m:t>
            </w:ins>
          </m:r>
          <m:r>
            <w:ins w:id="182" w:author="Jonathan Wood" w:date="2020-05-18T21:35:00Z">
              <w:rPr>
                <w:rFonts w:ascii="Cambria Math" w:hAnsi="Cambria Math"/>
              </w:rPr>
              <m:t>&lt;</m:t>
            </w:ins>
          </m:r>
          <m:r>
            <w:ins w:id="183" w:author="Jonathan Wood" w:date="2020-05-18T21:35:00Z">
              <w:rPr>
                <w:rFonts w:ascii="Cambria Math" w:hAnsi="Cambria Math"/>
              </w:rPr>
              <m:t>inf</m:t>
            </w:ins>
          </m:r>
        </m:oMath>
      </m:oMathPara>
    </w:p>
    <w:p w14:paraId="713EAC9F" w14:textId="77777777" w:rsidR="00591F30" w:rsidRDefault="00591F30" w:rsidP="00591F30"/>
    <w:p w14:paraId="769E1CB2" w14:textId="3159298C" w:rsidR="00FC4149" w:rsidRDefault="00591F30" w:rsidP="00DE6FD2">
      <w:pPr>
        <w:rPr>
          <w:ins w:id="184" w:author="Jonathan Wood" w:date="2020-05-18T23:03:00Z"/>
        </w:rPr>
      </w:pPr>
      <w:r>
        <w:t xml:space="preserve">Where </w:t>
      </w:r>
      <m:oMath>
        <m:r>
          <w:rPr>
            <w:rFonts w:ascii="Cambria Math" w:hAnsi="Cambria Math"/>
          </w:rPr>
          <m:t>β</m:t>
        </m:r>
      </m:oMath>
      <w:r>
        <w:t xml:space="preserve"> is a free parameter representing the learning rate</w:t>
      </w:r>
      <w:del w:id="185" w:author="Jonathan Wood" w:date="2020-05-18T21:35:00Z">
        <w:r w:rsidR="00ED0DD8" w:rsidDel="00EF45BD">
          <w:delText xml:space="preserve"> </w:delText>
        </w:r>
      </w:del>
      <w:ins w:id="186" w:author="Jonathan Wood" w:date="2020-05-18T21:35:00Z">
        <w:r w:rsidR="00EF45BD">
          <w:t>.</w:t>
        </w:r>
      </w:ins>
      <w:ins w:id="187" w:author="Jonathan Wood" w:date="2020-05-18T23:03:00Z">
        <w:r w:rsidR="00E84A95">
          <w:t xml:space="preserve"> </w:t>
        </w:r>
      </w:ins>
      <w:commentRangeStart w:id="188"/>
      <w:ins w:id="189" w:author="Jonathan Wood" w:date="2020-05-06T14:46:00Z">
        <w:r w:rsidR="00A24826">
          <w:t>Therefore</w:t>
        </w:r>
      </w:ins>
      <w:commentRangeEnd w:id="188"/>
      <w:ins w:id="190" w:author="Jonathan Wood" w:date="2020-05-14T11:53:00Z">
        <w:r w:rsidR="004D64EF">
          <w:rPr>
            <w:rStyle w:val="CommentReference"/>
          </w:rPr>
          <w:commentReference w:id="188"/>
        </w:r>
      </w:ins>
      <w:ins w:id="191" w:author="Jonathan Wood" w:date="2020-05-06T14:46:00Z">
        <w:r w:rsidR="00A24826">
          <w:t xml:space="preserve">, the Adaptive Bayesian model has two free parameters and the Strategy plus UDP model </w:t>
        </w:r>
      </w:ins>
      <w:ins w:id="192" w:author="Jonathan Wood" w:date="2020-05-06T14:47:00Z">
        <w:r w:rsidR="00A24826">
          <w:t xml:space="preserve">has four free parameters. </w:t>
        </w:r>
      </w:ins>
      <w:r w:rsidR="00FC4149">
        <w:t xml:space="preserve">We </w:t>
      </w:r>
      <w:ins w:id="193" w:author="Jonathan Wood" w:date="2020-05-06T10:42:00Z">
        <w:r w:rsidR="00D24F3C">
          <w:t>performed parameter</w:t>
        </w:r>
      </w:ins>
      <w:ins w:id="194" w:author="Jonathan Wood" w:date="2020-05-06T10:45:00Z">
        <w:r w:rsidR="00D24F3C">
          <w:t xml:space="preserve"> </w:t>
        </w:r>
      </w:ins>
      <w:ins w:id="195" w:author="Jonathan Wood" w:date="2020-05-06T10:42:00Z">
        <w:r w:rsidR="00D24F3C">
          <w:t xml:space="preserve">recovery </w:t>
        </w:r>
      </w:ins>
      <w:ins w:id="196" w:author="Jonathan Wood" w:date="2020-05-06T14:47:00Z">
        <w:r w:rsidR="000010D0">
          <w:t xml:space="preserve">(Supplemental Figure 1) </w:t>
        </w:r>
        <w:r w:rsidR="00A24826">
          <w:t>and model recovery</w:t>
        </w:r>
        <w:r w:rsidR="000010D0">
          <w:t xml:space="preserve"> (Figure </w:t>
        </w:r>
      </w:ins>
      <w:ins w:id="197" w:author="Jonathan Wood" w:date="2020-05-07T14:02:00Z">
        <w:r w:rsidR="00AB327B">
          <w:t>3</w:t>
        </w:r>
      </w:ins>
      <w:ins w:id="198" w:author="Jonathan Wood" w:date="2020-05-06T14:48:00Z">
        <w:r w:rsidR="000010D0">
          <w:t>)</w:t>
        </w:r>
      </w:ins>
      <w:ins w:id="199" w:author="Jonathan Wood" w:date="2020-05-06T14:47:00Z">
        <w:r w:rsidR="00A24826">
          <w:t xml:space="preserve"> </w:t>
        </w:r>
      </w:ins>
      <w:ins w:id="200" w:author="Jonathan Wood" w:date="2020-05-06T10:42:00Z">
        <w:r w:rsidR="00D24F3C">
          <w:t>for both of models</w:t>
        </w:r>
      </w:ins>
      <w:ins w:id="201" w:author="Jonathan Wood" w:date="2020-05-18T21:40:00Z">
        <w:r w:rsidR="004B0AE4">
          <w:t>.</w:t>
        </w:r>
      </w:ins>
      <w:ins w:id="202" w:author="Jonathan Wood" w:date="2020-05-06T10:43:00Z">
        <w:r w:rsidR="00D24F3C">
          <w:t xml:space="preserve"> </w:t>
        </w:r>
      </w:ins>
    </w:p>
    <w:p w14:paraId="449BA518" w14:textId="6D0E19EC" w:rsidR="00E84A95" w:rsidRDefault="00E84A95" w:rsidP="00DE6FD2">
      <w:pPr>
        <w:rPr>
          <w:ins w:id="203" w:author="Jonathan Wood" w:date="2020-05-18T23:03:00Z"/>
        </w:rPr>
      </w:pPr>
    </w:p>
    <w:p w14:paraId="510565E6" w14:textId="6E9504E1" w:rsidR="00E84A95" w:rsidRPr="008D7F9E" w:rsidRDefault="00E84A95" w:rsidP="00DE6FD2">
      <w:pPr>
        <w:rPr>
          <w:u w:val="single"/>
        </w:rPr>
      </w:pPr>
      <w:ins w:id="204" w:author="Jonathan Wood" w:date="2020-05-18T23:03:00Z">
        <w:r>
          <w:t xml:space="preserve">These two models both make plausible but </w:t>
        </w:r>
      </w:ins>
      <w:ins w:id="205" w:author="Jonathan Wood" w:date="2020-05-18T23:04:00Z">
        <w:r>
          <w:t>distinct</w:t>
        </w:r>
      </w:ins>
      <w:ins w:id="206" w:author="Jonathan Wood" w:date="2020-05-18T23:03:00Z">
        <w:r>
          <w:t xml:space="preserve"> </w:t>
        </w:r>
      </w:ins>
      <w:ins w:id="207" w:author="Jonathan Wood" w:date="2020-05-18T23:04:00Z">
        <w:r>
          <w:t xml:space="preserve">inferences about </w:t>
        </w:r>
      </w:ins>
      <w:ins w:id="208" w:author="Jonathan Wood" w:date="2020-05-18T23:05:00Z">
        <w:r>
          <w:t xml:space="preserve">how </w:t>
        </w:r>
      </w:ins>
      <w:ins w:id="209" w:author="Jonathan Wood" w:date="2020-05-18T23:04:00Z">
        <w:r>
          <w:t>the use-dependent process</w:t>
        </w:r>
      </w:ins>
      <w:ins w:id="210" w:author="Jonathan Wood" w:date="2020-05-18T23:05:00Z">
        <w:r>
          <w:t xml:space="preserve"> might work</w:t>
        </w:r>
      </w:ins>
      <w:ins w:id="211" w:author="Jonathan Wood" w:date="2020-05-18T23:04:00Z">
        <w:r>
          <w:t>. The Strategy plus UDP model separates implicit an</w:t>
        </w:r>
      </w:ins>
      <w:ins w:id="212" w:author="Jonathan Wood" w:date="2020-05-18T23:05:00Z">
        <w:r>
          <w:t>d explicit learning mechanisms</w:t>
        </w:r>
      </w:ins>
      <w:ins w:id="213" w:author="Jonathan Wood" w:date="2020-05-18T23:06:00Z">
        <w:r>
          <w:t xml:space="preserve"> making use-dependent plasticity its own distinct mechanism, separate from strategy. The Adaptive Bayesian model </w:t>
        </w:r>
      </w:ins>
      <w:ins w:id="214" w:author="Jonathan Wood" w:date="2020-05-18T23:07:00Z">
        <w:r w:rsidR="005B0478">
          <w:t xml:space="preserve">does not distinguish between an implicit and explicit process. </w:t>
        </w:r>
      </w:ins>
      <w:ins w:id="215" w:author="Jonathan Wood" w:date="2020-05-18T23:08:00Z">
        <w:r w:rsidR="005B0478">
          <w:t>I</w:t>
        </w:r>
      </w:ins>
      <w:ins w:id="216" w:author="Jonathan Wood" w:date="2020-05-18T23:06:00Z">
        <w:r w:rsidR="005B0478">
          <w:t>nstead</w:t>
        </w:r>
      </w:ins>
      <w:ins w:id="217" w:author="Jonathan Wood" w:date="2020-05-18T23:08:00Z">
        <w:r w:rsidR="005B0478">
          <w:t>, it</w:t>
        </w:r>
      </w:ins>
      <w:ins w:id="218" w:author="Jonathan Wood" w:date="2020-05-18T23:06:00Z">
        <w:r w:rsidR="005B0478">
          <w:t xml:space="preserve"> uses </w:t>
        </w:r>
      </w:ins>
      <w:ins w:id="219" w:author="Jonathan Wood" w:date="2020-05-18T23:07:00Z">
        <w:r w:rsidR="005B0478">
          <w:t>Bayesian estimation</w:t>
        </w:r>
      </w:ins>
      <w:ins w:id="220" w:author="Jonathan Wood" w:date="2020-05-18T23:08:00Z">
        <w:r w:rsidR="005B0478">
          <w:t xml:space="preserve"> to provide a</w:t>
        </w:r>
      </w:ins>
      <w:ins w:id="221" w:author="Jonathan Wood" w:date="2020-05-18T23:09:00Z">
        <w:r w:rsidR="005B0478">
          <w:t xml:space="preserve">n </w:t>
        </w:r>
      </w:ins>
      <w:ins w:id="222" w:author="Jonathan Wood" w:date="2020-05-18T23:08:00Z">
        <w:r w:rsidR="005B0478">
          <w:t>estimate for the location of a sensory target</w:t>
        </w:r>
      </w:ins>
      <w:ins w:id="223" w:author="Jonathan Wood" w:date="2020-05-18T23:09:00Z">
        <w:r w:rsidR="005B0478">
          <w:t xml:space="preserve">. </w:t>
        </w:r>
      </w:ins>
    </w:p>
    <w:p w14:paraId="5A5B69D2" w14:textId="77777777" w:rsidR="00D12592" w:rsidRDefault="00D12592" w:rsidP="00DE6FD2">
      <w:pPr>
        <w:rPr>
          <w:ins w:id="224" w:author="Jonathan Wood" w:date="2020-05-18T20:46:00Z"/>
          <w:i/>
          <w:iCs/>
          <w:u w:val="single"/>
        </w:rPr>
      </w:pPr>
    </w:p>
    <w:p w14:paraId="1D4C1E57" w14:textId="4954EED6" w:rsidR="00DE6FD2" w:rsidRDefault="00DE6FD2" w:rsidP="00DE6FD2">
      <w:pPr>
        <w:rPr>
          <w:i/>
          <w:iCs/>
          <w:u w:val="single"/>
        </w:rPr>
      </w:pPr>
      <w:r>
        <w:rPr>
          <w:i/>
          <w:iCs/>
          <w:u w:val="single"/>
        </w:rPr>
        <w:t>Model Comparison:</w:t>
      </w:r>
    </w:p>
    <w:p w14:paraId="577854B9" w14:textId="3A0137B1" w:rsidR="004A23CC" w:rsidDel="004B0AE4" w:rsidRDefault="002807A6">
      <w:pPr>
        <w:rPr>
          <w:del w:id="225" w:author="Jonathan Wood" w:date="2020-05-06T14:51:00Z"/>
        </w:rPr>
      </w:pPr>
      <w:r>
        <w:rPr>
          <w:noProof/>
        </w:rPr>
        <mc:AlternateContent>
          <mc:Choice Requires="wpg">
            <w:drawing>
              <wp:anchor distT="0" distB="0" distL="114300" distR="114300" simplePos="0" relativeHeight="251671552" behindDoc="0" locked="0" layoutInCell="1" allowOverlap="1" wp14:anchorId="38D32147" wp14:editId="26398772">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A107BD" w:rsidRPr="00757D6B" w:rsidRDefault="00A107BD"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29" style="position:absolute;margin-left:254.15pt;margin-top:4.95pt;width:221.35pt;height:223.15pt;z-index:251671552" coordsize="28111,28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">
                <v:shape id="Text Box 9" o:spid="_x0000_s1030"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8A6EE8C" w14:textId="62425441" w:rsidR="00A107BD" w:rsidRPr="00757D6B" w:rsidRDefault="00A107BD"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v:shape id="Picture 15" o:spid="_x0000_s1031" type="#_x0000_t75" style="position:absolute;top:1828;width:27266;height:2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">
                  <v:imagedata r:id="rId16" o:title=""/>
                </v:shape>
                <w10:wrap type="square"/>
              </v:group>
            </w:pict>
          </mc:Fallback>
        </mc:AlternateContent>
      </w:r>
      <w:del w:id="226"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227" w:author="Jonathan Wood" w:date="2020-05-06T10:47:00Z">
        <w:r w:rsidR="00853000">
          <w:t>T</w:t>
        </w:r>
      </w:ins>
      <w:r w:rsidR="00EA3CB8">
        <w:t>o determine</w:t>
      </w:r>
      <w:ins w:id="228" w:author="Jonathan Wood" w:date="2020-05-18T23:02:00Z">
        <w:r w:rsidR="00E84A95">
          <w:t xml:space="preserve"> 1)</w:t>
        </w:r>
      </w:ins>
      <w:r w:rsidR="00EA3CB8">
        <w:t xml:space="preserve"> if the models are distinguishable and</w:t>
      </w:r>
      <w:ins w:id="229" w:author="Jonathan Wood" w:date="2020-05-06T14:48:00Z">
        <w:r w:rsidR="002F335D">
          <w:t xml:space="preserve"> </w:t>
        </w:r>
      </w:ins>
      <w:ins w:id="230" w:author="Jonathan Wood" w:date="2020-05-18T23:02:00Z">
        <w:r w:rsidR="00E84A95">
          <w:t>2) the best method of objective comparison</w:t>
        </w:r>
      </w:ins>
      <w:ins w:id="231" w:author="Jonathan Wood" w:date="2020-05-18T23:03:00Z">
        <w:r w:rsidR="00E84A95">
          <w:t>,</w:t>
        </w:r>
      </w:ins>
      <w:del w:id="232" w:author="Jonathan Wood" w:date="2020-05-18T23:02:00Z">
        <w:r w:rsidR="00EA3CB8" w:rsidDel="00E84A95">
          <w:delText xml:space="preserve"> determine an adequate method of com</w:delText>
        </w:r>
      </w:del>
      <w:del w:id="233" w:author="Jonathan Wood" w:date="2020-05-18T23:03:00Z">
        <w:r w:rsidR="00EA3CB8" w:rsidDel="00E84A95">
          <w:delText>par</w:delText>
        </w:r>
      </w:del>
      <w:del w:id="234" w:author="Jonathan Wood" w:date="2020-05-06T10:48:00Z">
        <w:r w:rsidR="00EA3CB8" w:rsidDel="00853000">
          <w:delText>ing them</w:delText>
        </w:r>
      </w:del>
      <w:del w:id="235" w:author="Jonathan Wood" w:date="2020-05-06T10:47:00Z">
        <w:r w:rsidR="00EA3CB8" w:rsidDel="00853000">
          <w:delText>.</w:delText>
        </w:r>
      </w:del>
      <w:r w:rsidR="00EA3CB8">
        <w:t xml:space="preserve"> </w:t>
      </w:r>
      <w:del w:id="236" w:author="Jonathan Wood" w:date="2020-05-06T10:47:00Z">
        <w:r w:rsidR="00EA3CB8" w:rsidDel="00853000">
          <w:delText>W</w:delText>
        </w:r>
      </w:del>
      <w:ins w:id="237" w:author="Jonathan Wood" w:date="2020-05-06T10:47:00Z">
        <w:r w:rsidR="00853000">
          <w:t>w</w:t>
        </w:r>
      </w:ins>
      <w:r w:rsidR="00EA3CB8">
        <w:t xml:space="preserve">e performed </w:t>
      </w:r>
      <w:r w:rsidR="008A098F">
        <w:t>model recovery analysis</w:t>
      </w:r>
      <w:ins w:id="238" w:author="Jonathan Wood" w:date="2020-05-18T20:56:00Z">
        <w:r w:rsidR="00647E38">
          <w:t xml:space="preserve"> </w:t>
        </w:r>
      </w:ins>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ins w:id="239" w:author="Jonathan Wood" w:date="2020-05-06T10:47:00Z">
        <w:r w:rsidR="00853000">
          <w:t xml:space="preserve">. </w:t>
        </w:r>
      </w:ins>
      <w:ins w:id="240" w:author="Jonathan Wood" w:date="2020-05-18T20:59:00Z">
        <w:r w:rsidR="00647E38">
          <w:t xml:space="preserve">By simulating data from each model then directly comparing </w:t>
        </w:r>
      </w:ins>
      <w:ins w:id="241" w:author="Jonathan Wood" w:date="2020-05-18T21:00:00Z">
        <w:r w:rsidR="00647E38">
          <w:t xml:space="preserve">which model best fits </w:t>
        </w:r>
      </w:ins>
      <w:ins w:id="242" w:author="Jonathan Wood" w:date="2020-05-18T20:59:00Z">
        <w:r w:rsidR="00647E38">
          <w:t>those simulat</w:t>
        </w:r>
      </w:ins>
      <w:ins w:id="243" w:author="Jonathan Wood" w:date="2020-05-18T21:00:00Z">
        <w:r w:rsidR="00647E38">
          <w:t xml:space="preserve">ed data, we </w:t>
        </w:r>
      </w:ins>
      <w:ins w:id="244" w:author="Jonathan Wood" w:date="2020-05-18T21:01:00Z">
        <w:r w:rsidR="00647E38">
          <w:t>were</w:t>
        </w:r>
      </w:ins>
      <w:ins w:id="245" w:author="Jonathan Wood" w:date="2020-05-18T21:00:00Z">
        <w:r w:rsidR="00647E38">
          <w:t xml:space="preserve"> able to determine </w:t>
        </w:r>
      </w:ins>
      <w:ins w:id="246" w:author="Jonathan Wood" w:date="2020-05-18T21:01:00Z">
        <w:r w:rsidR="00647E38">
          <w:t>that the models are distinguishable under ideal circumstances</w:t>
        </w:r>
      </w:ins>
      <w:ins w:id="247" w:author="Jonathan Wood" w:date="2020-05-18T21:02:00Z">
        <w:r w:rsidR="00647E38">
          <w:t xml:space="preserve"> (Figure 3)</w:t>
        </w:r>
      </w:ins>
      <w:ins w:id="248" w:author="Jonathan Wood" w:date="2020-05-18T21:01:00Z">
        <w:r w:rsidR="00647E38">
          <w:t xml:space="preserve">. </w:t>
        </w:r>
      </w:ins>
      <w:del w:id="249" w:author="Jonathan Wood" w:date="2020-05-06T10:48:00Z">
        <w:r w:rsidR="00EA3CB8" w:rsidDel="00853000">
          <w:delText xml:space="preserve"> by</w:delText>
        </w:r>
      </w:del>
      <w:del w:id="250" w:author="Jonathan Wood" w:date="2020-05-06T10:49:00Z">
        <w:r w:rsidR="00EA3CB8" w:rsidDel="00853000">
          <w:delText xml:space="preserve"> </w:delText>
        </w:r>
      </w:del>
      <w:del w:id="251" w:author="Jonathan Wood" w:date="2020-05-18T21:01:00Z">
        <w:r w:rsidR="00B43F10" w:rsidDel="00647E38">
          <w:delText>compar</w:delText>
        </w:r>
      </w:del>
      <w:del w:id="252" w:author="Jonathan Wood" w:date="2020-05-06T10:48:00Z">
        <w:r w:rsidR="00EA3CB8" w:rsidDel="00853000">
          <w:delText>ing</w:delText>
        </w:r>
      </w:del>
      <w:del w:id="253" w:author="Jonathan Wood" w:date="2020-05-18T21:01:00Z">
        <w:r w:rsidR="00B43F10" w:rsidDel="00647E38">
          <w:delText xml:space="preserve"> fits</w:delText>
        </w:r>
      </w:del>
      <w:del w:id="254" w:author="Jonathan Wood" w:date="2020-05-06T10:49:00Z">
        <w:r w:rsidR="00B43F10" w:rsidDel="00853000">
          <w:delText xml:space="preserve"> for each model</w:delText>
        </w:r>
      </w:del>
      <w:del w:id="255"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del w:id="256" w:author="Jonathan Wood" w:date="2020-05-18T21:01:00Z">
        <w:r w:rsidR="00B43F10" w:rsidDel="00647E38">
          <w:delText xml:space="preserve">The model which </w:delText>
        </w:r>
        <w:r w:rsidR="003C6660" w:rsidDel="00647E38">
          <w:delText>generated the</w:delText>
        </w:r>
        <w:r w:rsidR="00B43F10" w:rsidDel="00647E38">
          <w:delText xml:space="preserve"> simulat</w:delText>
        </w:r>
        <w:r w:rsidR="003C6660" w:rsidDel="00647E38">
          <w:delText>ion</w:delText>
        </w:r>
        <w:r w:rsidR="00B43F10" w:rsidDel="00647E38">
          <w:delText xml:space="preserve"> should</w:delText>
        </w:r>
        <w:r w:rsidR="003C6660" w:rsidDel="00647E38">
          <w:delText xml:space="preserve"> demonstrate better fits </w:delText>
        </w:r>
      </w:del>
      <w:del w:id="257" w:author="Jonathan Wood" w:date="2020-05-06T10:50:00Z">
        <w:r w:rsidR="003C6660" w:rsidDel="00853000">
          <w:delText>when using that same model</w:delText>
        </w:r>
        <w:r w:rsidR="00B43F10" w:rsidDel="00853000">
          <w:delText>.</w:delText>
        </w:r>
        <w:r w:rsidR="003C6660" w:rsidDel="00853000">
          <w:delText xml:space="preserve"> </w:delText>
        </w:r>
      </w:del>
      <w:r w:rsidR="00181A41">
        <w:t xml:space="preserve">We fit the simulated data </w:t>
      </w:r>
      <w:ins w:id="258" w:author="Jonathan Wood" w:date="2020-05-06T14:50:00Z">
        <w:r w:rsidR="004D6E15">
          <w:t xml:space="preserve">from each model </w:t>
        </w:r>
      </w:ins>
      <w:del w:id="259" w:author="Jonathan Wood" w:date="2020-05-06T10:46:00Z">
        <w:r w:rsidR="00181A41" w:rsidDel="00853000">
          <w:delText xml:space="preserve">with </w:delText>
        </w:r>
        <w:r w:rsidR="00717692" w:rsidDel="00853000">
          <w:delText>the same fitting procedure as above</w:delText>
        </w:r>
      </w:del>
      <w:ins w:id="260" w:author="Jonathan Wood" w:date="2020-05-06T10:46:00Z">
        <w:r w:rsidR="00853000">
          <w:t>using MATLAB’s fmincon function</w:t>
        </w:r>
      </w:ins>
      <w:ins w:id="261" w:author="Jonathan Wood" w:date="2020-05-06T10:51:00Z">
        <w:r w:rsidR="00853000">
          <w:t xml:space="preserve"> and compared fits using Akaike Information Criterion (AIC)</w:t>
        </w:r>
      </w:ins>
      <w:r w:rsidR="00181A41">
        <w:t xml:space="preserve">. </w:t>
      </w:r>
      <w:del w:id="262" w:author="Jonathan Wood" w:date="2020-05-06T10:46:00Z">
        <w:r w:rsidR="00717692" w:rsidDel="00853000">
          <w:delText xml:space="preserve">This </w:delText>
        </w:r>
      </w:del>
      <w:del w:id="263" w:author="Jonathan Wood" w:date="2020-05-06T10:51:00Z">
        <w:r w:rsidR="00717692" w:rsidDel="00853000">
          <w:delText xml:space="preserve">procedure </w:delText>
        </w:r>
      </w:del>
      <w:del w:id="264" w:author="Jonathan Wood" w:date="2020-05-06T10:47:00Z">
        <w:r w:rsidR="00717692" w:rsidDel="00853000">
          <w:delText xml:space="preserve">was performed 100 times and </w:delText>
        </w:r>
      </w:del>
      <w:del w:id="265"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del w:id="266" w:author="Jonathan Wood" w:date="2020-05-18T21:02:00Z">
        <w:r w:rsidR="00717692" w:rsidDel="00647E38">
          <w:delText xml:space="preserve"> </w:delText>
        </w:r>
      </w:del>
      <w:del w:id="267" w:author="Jonathan Wood" w:date="2020-05-06T10:52:00Z">
        <w:r w:rsidR="00EA3CB8" w:rsidDel="00853000">
          <w:delText xml:space="preserve">Furthermore, </w:delText>
        </w:r>
        <w:r w:rsidR="00B43F10" w:rsidDel="00853000">
          <w:delText>Akaike Information Criterion (</w:delText>
        </w:r>
      </w:del>
      <w:del w:id="268" w:author="Jonathan Wood" w:date="2020-05-18T21:02:00Z">
        <w:r w:rsidR="00B43F10" w:rsidDel="00647E38">
          <w:delText>AIC</w:delText>
        </w:r>
      </w:del>
      <w:del w:id="269" w:author="Jonathan Wood" w:date="2020-05-06T10:52:00Z">
        <w:r w:rsidR="00B43F10" w:rsidDel="00853000">
          <w:delText>)</w:delText>
        </w:r>
      </w:del>
      <w:del w:id="270" w:author="Jonathan Wood" w:date="2020-05-18T21:02:00Z">
        <w:r w:rsidR="00EA3CB8" w:rsidDel="00647E38">
          <w:delText xml:space="preserve"> is an adequate method to distinguish between the two models (Figure 2)</w:delText>
        </w:r>
        <w:r w:rsidR="00B43F10" w:rsidDel="00647E38">
          <w:delText>.</w:delText>
        </w:r>
        <w:r w:rsidR="00DA79B9" w:rsidDel="00647E38">
          <w:delText xml:space="preserve"> </w:delText>
        </w:r>
      </w:del>
    </w:p>
    <w:p w14:paraId="3BD89705" w14:textId="77777777" w:rsidR="004B0AE4" w:rsidRDefault="004B0AE4">
      <w:pPr>
        <w:rPr>
          <w:ins w:id="271" w:author="Jonathan Wood" w:date="2020-05-18T21:42:00Z"/>
        </w:rPr>
      </w:pPr>
    </w:p>
    <w:p w14:paraId="5E147C18" w14:textId="52E97CE9" w:rsidR="004D6E15" w:rsidRDefault="004D6E15">
      <w:pPr>
        <w:rPr>
          <w:ins w:id="272" w:author="Jonathan Wood" w:date="2020-05-06T14:51:00Z"/>
        </w:rPr>
      </w:pPr>
    </w:p>
    <w:p w14:paraId="5D49BEFC" w14:textId="72A8FBE5"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273" w:author="Jonathan Wood" w:date="2020-05-06T09:45:00Z">
        <w:r w:rsidR="00C125D4" w:rsidDel="00074632">
          <w:delText xml:space="preserve">subject </w:delText>
        </w:r>
      </w:del>
      <w:ins w:id="274"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275" w:author="Jonathan Wood" w:date="2020-05-06T10:52:00Z">
        <w:r w:rsidR="00853000">
          <w:t xml:space="preserve"> same</w:t>
        </w:r>
      </w:ins>
      <w:r>
        <w:t xml:space="preserve"> fitting </w:t>
      </w:r>
      <w:del w:id="276" w:author="Jonathan Wood" w:date="2020-05-06T10:52:00Z">
        <w:r w:rsidDel="00853000">
          <w:delText xml:space="preserve">method </w:delText>
        </w:r>
      </w:del>
      <w:ins w:id="277" w:author="Jonathan Wood" w:date="2020-05-06T10:52:00Z">
        <w:r w:rsidR="00853000">
          <w:t xml:space="preserve">procedure </w:t>
        </w:r>
      </w:ins>
      <w:r>
        <w:t>as above</w:t>
      </w:r>
      <w:r w:rsidR="0053792A">
        <w:t xml:space="preserve">. </w:t>
      </w:r>
      <w:del w:id="278" w:author="Jonathan Wood" w:date="2020-05-18T21:02:00Z">
        <w:r w:rsidR="00C125D4" w:rsidDel="00647E38">
          <w:delText xml:space="preserve">We will </w:delText>
        </w:r>
        <w:r w:rsidR="00E66816" w:rsidDel="00647E38">
          <w:delText xml:space="preserve">assess the face validity of each model’s </w:delText>
        </w:r>
        <w:r w:rsidR="00DE393B" w:rsidDel="00647E38">
          <w:delText>range of</w:delText>
        </w:r>
        <w:r w:rsidR="00E66816" w:rsidDel="00647E38">
          <w:delText xml:space="preserve"> parameter values</w:delText>
        </w:r>
        <w:r w:rsidR="0053792A" w:rsidDel="00647E38">
          <w:delText xml:space="preserve"> for the fitted models.</w:delText>
        </w:r>
        <w:r w:rsidR="00E66816" w:rsidDel="00647E38">
          <w:delText xml:space="preserve"> </w:delText>
        </w:r>
      </w:del>
      <w:r w:rsidR="003C6660">
        <w:t>We will further simulate each model with the fitted parameters as a posterior predictive check</w:t>
      </w:r>
      <w:del w:id="279" w:author="Jonathan Wood" w:date="2020-05-06T10:53:00Z">
        <w:r w:rsidR="003C6660" w:rsidDel="00853000">
          <w:delText>. We will</w:delText>
        </w:r>
      </w:del>
      <w:r w:rsidR="003C6660">
        <w:t xml:space="preserve"> then analyze these simulations in the same way we will analyze the empirical data. </w:t>
      </w:r>
      <w:r w:rsidR="00E66816">
        <w:t xml:space="preserve">We will </w:t>
      </w:r>
      <w:del w:id="280" w:author="Jonathan Wood" w:date="2020-05-06T10:58:00Z">
        <w:r w:rsidR="0053792A" w:rsidDel="00EF6128">
          <w:delText xml:space="preserve">also </w:delText>
        </w:r>
      </w:del>
      <w:r w:rsidR="0053792A">
        <w:t xml:space="preserve">use </w:t>
      </w:r>
      <w:del w:id="281"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282" w:author="Jonathan Wood" w:date="2020-05-06T10:54:00Z">
        <w:r w:rsidDel="00853000">
          <w:delText>,</w:delText>
        </w:r>
      </w:del>
      <w:r w:rsidR="00C125D4">
        <w:t xml:space="preserve"> </w:t>
      </w:r>
      <w:r w:rsidR="0053792A">
        <w:t>to</w:t>
      </w:r>
      <w:ins w:id="283" w:author="Jonathan Wood" w:date="2020-05-06T10:58:00Z">
        <w:r w:rsidR="00EF6128">
          <w:t xml:space="preserve"> objectively</w:t>
        </w:r>
      </w:ins>
      <w:r w:rsidR="0053792A">
        <w:t xml:space="preserve"> compare the model</w:t>
      </w:r>
      <w:r>
        <w:t xml:space="preserve"> fits</w:t>
      </w:r>
      <w:ins w:id="284" w:author="Jonathan Wood" w:date="2020-05-18T21:03:00Z">
        <w:r w:rsidR="00647E38">
          <w:t xml:space="preserve"> and compare</w:t>
        </w:r>
      </w:ins>
      <w:ins w:id="285" w:author="Jonathan Wood" w:date="2020-05-06T10:59:00Z">
        <w:r w:rsidR="00EF6128">
          <w:t xml:space="preserve"> mean AIC values as well as the number of subjects best fit by each model.</w:t>
        </w:r>
      </w:ins>
      <w:del w:id="286" w:author="Jonathan Wood" w:date="2020-05-06T10:54:00Z">
        <w:r w:rsidR="00C125D4" w:rsidDel="00853000">
          <w:delText>.</w:delText>
        </w:r>
      </w:del>
      <w:del w:id="287"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288" w:author="Jonathan Wood" w:date="2020-05-06T09:08:00Z">
        <w:r w:rsidR="00DA79B9" w:rsidDel="00B651EE">
          <w:delText>subjects</w:delText>
        </w:r>
      </w:del>
      <w:del w:id="289"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51D25DC6" w14:textId="4EE6D223" w:rsidR="00A24826" w:rsidRDefault="000425AC" w:rsidP="00332CA8">
      <w:ins w:id="290" w:author="Jonathan Wood" w:date="2020-05-06T17:40:00Z">
        <w:r>
          <w:t xml:space="preserve">We simulated </w:t>
        </w:r>
      </w:ins>
      <w:ins w:id="291" w:author="Jonathan Wood" w:date="2020-05-06T17:41:00Z">
        <w:r>
          <w:t>both</w:t>
        </w:r>
      </w:ins>
      <w:ins w:id="292" w:author="Jonathan Wood" w:date="2020-05-06T17:40:00Z">
        <w:r>
          <w:t xml:space="preserve"> model</w:t>
        </w:r>
      </w:ins>
      <w:ins w:id="293" w:author="Jonathan Wood" w:date="2020-05-06T17:41:00Z">
        <w:r>
          <w:t xml:space="preserve">s </w:t>
        </w:r>
      </w:ins>
      <w:ins w:id="294" w:author="Jonathan Wood" w:date="2020-05-06T17:40:00Z">
        <w:r>
          <w:t xml:space="preserve">to demonstrate </w:t>
        </w:r>
      </w:ins>
      <w:ins w:id="295" w:author="Jonathan Wood" w:date="2020-05-06T18:31:00Z">
        <w:r w:rsidR="00E913D4">
          <w:t>how each model is affected by more variable conditions.</w:t>
        </w:r>
      </w:ins>
      <w:ins w:id="296" w:author="Jonathan Wood" w:date="2020-05-06T18:32:00Z">
        <w:r w:rsidR="00E913D4">
          <w:t xml:space="preserve"> For the Adaptive Bayesian model, t</w:t>
        </w:r>
      </w:ins>
      <w:ins w:id="297" w:author="Jonathan Wood" w:date="2020-05-06T10:59:00Z">
        <w:r w:rsidR="00C7571B">
          <w:t xml:space="preserve">he sensory estimate may become biased based on prior experience. The more consistent (i.e. less variable) the prior experience, the more certain it becomes as more weight is given to prior experience. Therefore, subsequent world state estimates become more biased toward a more consistent prior. If the prior experiences are inconsistent (i.e. more variable), there is a reduced weight on prior experiences. Thus, subsequent world states are less biased toward the inconsistent prior. The Bayesian estimation framework predicts a dependence on consistency of practice in the use-dependent process. </w:t>
        </w:r>
      </w:ins>
      <w:ins w:id="298" w:author="Jonathan Wood" w:date="2020-05-06T18:37:00Z">
        <w:r w:rsidR="00E913D4">
          <w:t xml:space="preserve">In the </w:t>
        </w:r>
      </w:ins>
      <w:ins w:id="299" w:author="Jonathan Wood" w:date="2020-05-06T18:38:00Z">
        <w:r w:rsidR="00E410C7">
          <w:t>Strategic plus UDP model</w:t>
        </w:r>
      </w:ins>
      <w:ins w:id="300" w:author="Jonathan Wood" w:date="2020-05-06T18:37:00Z">
        <w:r w:rsidR="00E913D4">
          <w:t xml:space="preserve"> framework the use-dependent process is a low-level bias which only changes based on only the direction, not the consistency, of the motor output. Therefore, two-process model predicts that the use-dependent aftereffect does not depend on the consistency of prior movements. </w:t>
        </w:r>
      </w:ins>
    </w:p>
    <w:p w14:paraId="08186ABA" w14:textId="77777777" w:rsidR="00CF67D8" w:rsidRPr="00CF67D8" w:rsidRDefault="00CF67D8" w:rsidP="00332CA8">
      <w:pPr>
        <w:rPr>
          <w:ins w:id="301" w:author="Jonathan Wood" w:date="2020-05-06T11:00:00Z"/>
        </w:rPr>
      </w:pPr>
    </w:p>
    <w:p w14:paraId="0E904F13" w14:textId="58A700B2" w:rsidR="00C7571B" w:rsidRPr="00CF67D8" w:rsidRDefault="00CF67D8" w:rsidP="00CF67D8">
      <w:pPr>
        <w:pStyle w:val="Caption"/>
        <w:keepNext/>
        <w:rPr>
          <w:b/>
          <w:bCs/>
          <w:i w:val="0"/>
          <w:iCs w:val="0"/>
          <w:sz w:val="24"/>
          <w:szCs w:val="24"/>
        </w:rPr>
      </w:pPr>
      <w:r w:rsidRPr="00B4463F">
        <w:rPr>
          <w:b/>
          <w:bCs/>
          <w:i w:val="0"/>
          <w:iCs w:val="0"/>
          <w:sz w:val="24"/>
          <w:szCs w:val="24"/>
        </w:rPr>
        <w:t xml:space="preserve">Figure </w:t>
      </w:r>
      <w:r>
        <w:rPr>
          <w:noProof/>
        </w:rPr>
        <w:drawing>
          <wp:anchor distT="0" distB="0" distL="114300" distR="114300" simplePos="0" relativeHeight="251665408" behindDoc="0" locked="0" layoutInCell="1" allowOverlap="1" wp14:anchorId="76FC3BB7" wp14:editId="080DEDAB">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r w:rsidR="00AB327B">
        <w:rPr>
          <w:b/>
          <w:bCs/>
          <w:i w:val="0"/>
          <w:iCs w:val="0"/>
          <w:sz w:val="24"/>
          <w:szCs w:val="24"/>
        </w:rPr>
        <w:t>4</w:t>
      </w:r>
    </w:p>
    <w:p w14:paraId="6CE69892" w14:textId="3C067DE6" w:rsidR="00B4463F" w:rsidDel="002807A6" w:rsidRDefault="00332CA8" w:rsidP="00031559">
      <w:pPr>
        <w:rPr>
          <w:del w:id="302" w:author="Jonathan Wood" w:date="2020-05-06T18:41:00Z"/>
        </w:rPr>
      </w:pPr>
      <w:r>
        <w:t xml:space="preserve">To obtain parameters for model simulation, we fit </w:t>
      </w:r>
      <w:r w:rsidR="002C3195">
        <w:t>the models</w:t>
      </w:r>
      <w:r>
        <w:t xml:space="preserve"> to </w:t>
      </w:r>
      <w:ins w:id="303" w:author="Jonathan Wood" w:date="2020-05-18T21:05:00Z">
        <w:r w:rsidR="00A107BD">
          <w:t xml:space="preserve">each individual from a </w:t>
        </w:r>
      </w:ins>
      <w:r w:rsidR="00C01B6E">
        <w:t xml:space="preserve">previously collected </w:t>
      </w:r>
      <w:ins w:id="304" w:author="Jonathan Wood" w:date="2020-05-18T21:05:00Z">
        <w:r w:rsidR="00A107BD">
          <w:t>dataset using MATLAB</w:t>
        </w:r>
      </w:ins>
      <w:ins w:id="305" w:author="Jonathan Wood" w:date="2020-05-18T21:06:00Z">
        <w:r w:rsidR="00A107BD">
          <w:t xml:space="preserve">’s fmincon function </w:t>
        </w:r>
      </w:ins>
      <w:ins w:id="306" w:author="Jonathan Wood" w:date="2020-05-18T21:05:00Z">
        <w:r w:rsidR="00A107BD">
          <w:t>(Supplemental Figure 2)</w:t>
        </w:r>
      </w:ins>
      <w:del w:id="307" w:author="Jonathan Wood" w:date="2020-05-18T21:05:00Z">
        <w:r w:rsidR="00C01B6E" w:rsidDel="00A107BD">
          <w:delText>walking data</w:delText>
        </w:r>
      </w:del>
      <w:r w:rsidR="00C01B6E">
        <w:t xml:space="preserve">. </w:t>
      </w:r>
      <w:ins w:id="308" w:author="Jonathan Wood" w:date="2020-05-18T21:07:00Z">
        <w:r w:rsidR="00A107BD">
          <w:t xml:space="preserve">We then used </w:t>
        </w:r>
        <w:r w:rsidR="00E25B3A">
          <w:t xml:space="preserve">1000 </w:t>
        </w:r>
        <w:r w:rsidR="00A107BD">
          <w:t xml:space="preserve">bootstrapped samples of </w:t>
        </w:r>
        <w:r w:rsidR="00E25B3A">
          <w:t xml:space="preserve">the individual parameter fits to simulate the data. </w:t>
        </w:r>
      </w:ins>
      <w:del w:id="309" w:author="Jonathan Wood" w:date="2020-05-18T21:06:00Z">
        <w:r w:rsidDel="00A107BD">
          <w:delText>We used 10,000 bootstrapped samples and fit each sample to the model</w:delText>
        </w:r>
        <w:r w:rsidR="00717692" w:rsidDel="00A107BD">
          <w:delText>s</w:delText>
        </w:r>
        <w:r w:rsidDel="00A107BD">
          <w:delText xml:space="preserve"> using MATLAB’s fmincon function</w:delText>
        </w:r>
      </w:del>
      <w:del w:id="310" w:author="Jonathan Wood" w:date="2020-05-18T21:05:00Z">
        <w:r w:rsidR="00FD69F0" w:rsidDel="00A107BD">
          <w:delText xml:space="preserve"> (Supplemental Figure 2)</w:delText>
        </w:r>
        <w:r w:rsidDel="00A107BD">
          <w:delText xml:space="preserve">. </w:delText>
        </w:r>
      </w:del>
      <w:del w:id="311" w:author="Jonathan Wood" w:date="2020-05-06T18:40:00Z">
        <w:r w:rsidR="00B26A5E" w:rsidDel="00845358">
          <w:delText xml:space="preserve">We simulated 1000 experiments with 18 </w:delText>
        </w:r>
      </w:del>
      <w:del w:id="312" w:author="Jonathan Wood" w:date="2020-05-06T09:08:00Z">
        <w:r w:rsidR="00B26A5E" w:rsidDel="00B651EE">
          <w:delText>subjects</w:delText>
        </w:r>
      </w:del>
      <w:del w:id="313" w:author="Jonathan Wood" w:date="2020-05-06T18:40:00Z">
        <w:r w:rsidR="00B26A5E" w:rsidDel="00845358">
          <w:delText xml:space="preserve"> in each of the Stable, Variable and Uniform conditions. To obtain a range of possible outcomes, we simulated over a range of possible parameters based on the fits from the prior data. Each simulated experiment sampled </w:delText>
        </w:r>
        <w:r w:rsidR="00511C1D" w:rsidDel="00845358">
          <w:delText xml:space="preserve">parameters </w:delText>
        </w:r>
        <w:r w:rsidR="00B26A5E" w:rsidDel="00845358">
          <w:delText xml:space="preserve">from a normal distribution with a mean and standard deviation equal to that of the parameter fits from prior data. </w:delText>
        </w:r>
      </w:del>
      <w:r w:rsidR="002C3195">
        <w:t xml:space="preserve">Figure </w:t>
      </w:r>
      <w:ins w:id="314" w:author="Jonathan Wood" w:date="2020-05-07T14:00:00Z">
        <w:r w:rsidR="00AB327B">
          <w:t>4</w:t>
        </w:r>
      </w:ins>
      <w:del w:id="315" w:author="Jonathan Wood" w:date="2020-05-07T14:00:00Z">
        <w:r w:rsidR="0036544F" w:rsidDel="00AB327B">
          <w:delText>3</w:delText>
        </w:r>
      </w:del>
      <w:del w:id="316" w:author="Jonathan Wood" w:date="2020-05-06T18:41:00Z">
        <w:r w:rsidR="002C3195" w:rsidDel="00845358">
          <w:delText>A</w:delText>
        </w:r>
      </w:del>
      <w:r w:rsidR="002C3195">
        <w:t xml:space="preserve"> </w:t>
      </w:r>
      <w:r w:rsidR="00B26A5E">
        <w:t xml:space="preserve">details </w:t>
      </w:r>
      <w:r w:rsidR="00511C1D">
        <w:t>the</w:t>
      </w:r>
      <w:r w:rsidR="002C3195">
        <w:t xml:space="preserve"> </w:t>
      </w:r>
      <w:ins w:id="317" w:author="Jonathan Wood" w:date="2020-05-06T18:41:00Z">
        <w:r w:rsidR="00845358">
          <w:t xml:space="preserve">simulated data from these parameters for each condition. </w:t>
        </w:r>
      </w:ins>
      <w:del w:id="318" w:author="Jonathan Wood" w:date="2020-05-06T18:42:00Z">
        <w:r w:rsidR="00B26A5E" w:rsidDel="007078B4">
          <w:delText>predicted aftereffect</w:delText>
        </w:r>
        <w:r w:rsidR="00511C1D" w:rsidDel="007078B4">
          <w:delText>s</w:delText>
        </w:r>
        <w:r w:rsidR="00B26A5E" w:rsidDel="007078B4">
          <w:delText xml:space="preserve"> between the two models across the conditions. </w:delText>
        </w:r>
      </w:del>
      <w:ins w:id="319" w:author="Jonathan Wood" w:date="2020-05-06T18:58:00Z">
        <w:r w:rsidR="00B4463F">
          <w:t xml:space="preserve">The panels in Figure </w:t>
        </w:r>
      </w:ins>
      <w:ins w:id="320" w:author="Jonathan Wood" w:date="2020-05-07T14:00:00Z">
        <w:r w:rsidR="00AB327B">
          <w:t>4</w:t>
        </w:r>
      </w:ins>
      <w:ins w:id="321" w:author="Jonathan Wood" w:date="2020-05-06T18:58:00Z">
        <w:r w:rsidR="00B4463F">
          <w:t xml:space="preserve">A </w:t>
        </w:r>
      </w:ins>
      <w:ins w:id="322" w:author="Jonathan Wood" w:date="2020-05-06T19:05:00Z">
        <w:r w:rsidR="00B4463F">
          <w:t>show</w:t>
        </w:r>
      </w:ins>
      <w:ins w:id="323" w:author="Jonathan Wood" w:date="2020-05-06T19:06:00Z">
        <w:r w:rsidR="00B4463F">
          <w:t xml:space="preserve"> each model</w:t>
        </w:r>
      </w:ins>
      <w:ins w:id="324" w:author="Jonathan Wood" w:date="2020-05-06T19:05:00Z">
        <w:r w:rsidR="00B4463F">
          <w:t xml:space="preserve"> simulat</w:t>
        </w:r>
      </w:ins>
      <w:ins w:id="325" w:author="Jonathan Wood" w:date="2020-05-06T19:06:00Z">
        <w:r w:rsidR="00B4463F">
          <w:t xml:space="preserve">ion for the entire experiment. The </w:t>
        </w:r>
      </w:ins>
      <w:ins w:id="326" w:author="Jonathan Wood" w:date="2020-05-06T19:13:00Z">
        <w:r w:rsidR="00CF67D8">
          <w:t xml:space="preserve">models perform similarly during the Learning Phase, but the </w:t>
        </w:r>
      </w:ins>
      <w:ins w:id="327" w:author="Jonathan Wood" w:date="2020-05-06T19:06:00Z">
        <w:r w:rsidR="00B4463F">
          <w:t xml:space="preserve">primary difference </w:t>
        </w:r>
      </w:ins>
      <w:ins w:id="328" w:author="Jonathan Wood" w:date="2020-05-06T19:13:00Z">
        <w:r w:rsidR="00CF67D8">
          <w:t>is in the Washout phase. F</w:t>
        </w:r>
      </w:ins>
      <w:ins w:id="329" w:author="Jonathan Wood" w:date="2020-05-06T19:14:00Z">
        <w:r w:rsidR="00CF67D8">
          <w:t xml:space="preserve">igure </w:t>
        </w:r>
      </w:ins>
      <w:ins w:id="330" w:author="Jonathan Wood" w:date="2020-05-07T14:00:00Z">
        <w:r w:rsidR="00AB327B">
          <w:t>4</w:t>
        </w:r>
      </w:ins>
      <w:ins w:id="331" w:author="Jonathan Wood" w:date="2020-05-06T19:14:00Z">
        <w:r w:rsidR="00CF67D8">
          <w:t>B and C depict the</w:t>
        </w:r>
      </w:ins>
      <w:ins w:id="332" w:author="Jonathan Wood" w:date="2020-05-18T21:08:00Z">
        <w:r w:rsidR="00E25B3A">
          <w:t xml:space="preserve"> simulated</w:t>
        </w:r>
      </w:ins>
      <w:ins w:id="333" w:author="Jonathan Wood" w:date="2020-05-06T19:14:00Z">
        <w:r w:rsidR="00CF67D8">
          <w:t xml:space="preserve"> washout rates across the conditions for each model for the first 50 strides of </w:t>
        </w:r>
      </w:ins>
      <w:ins w:id="334" w:author="Jonathan Wood" w:date="2020-05-06T19:15:00Z">
        <w:r w:rsidR="00CF67D8">
          <w:t>Washout</w:t>
        </w:r>
      </w:ins>
      <w:ins w:id="335" w:author="Jonathan Wood" w:date="2020-05-06T19:14:00Z">
        <w:r w:rsidR="00CF67D8">
          <w:t>.</w:t>
        </w:r>
      </w:ins>
      <w:ins w:id="336" w:author="Jonathan Wood" w:date="2020-05-06T19:15:00Z">
        <w:r w:rsidR="00CF67D8">
          <w:t xml:space="preserve"> </w:t>
        </w:r>
      </w:ins>
      <w:ins w:id="337" w:author="Jonathan Wood" w:date="2020-05-06T19:17:00Z">
        <w:r w:rsidR="007D7D05">
          <w:t>T</w:t>
        </w:r>
      </w:ins>
      <w:ins w:id="338" w:author="Jonathan Wood" w:date="2020-05-06T19:16:00Z">
        <w:r w:rsidR="007D7D05">
          <w:t xml:space="preserve">he </w:t>
        </w:r>
      </w:ins>
      <w:ins w:id="339" w:author="Jonathan Wood" w:date="2020-05-06T19:17:00Z">
        <w:r w:rsidR="007D7D05">
          <w:t>Adaptative</w:t>
        </w:r>
      </w:ins>
      <w:ins w:id="340" w:author="Jonathan Wood" w:date="2020-05-06T19:16:00Z">
        <w:r w:rsidR="007D7D05">
          <w:t xml:space="preserve"> Bayesian model </w:t>
        </w:r>
      </w:ins>
      <w:ins w:id="341" w:author="Jonathan Wood" w:date="2020-05-06T19:18:00Z">
        <w:r w:rsidR="007D7D05">
          <w:t xml:space="preserve">predicts an increase </w:t>
        </w:r>
      </w:ins>
      <w:ins w:id="342" w:author="Jonathan Wood" w:date="2020-05-06T19:17:00Z">
        <w:r w:rsidR="007D7D05">
          <w:t xml:space="preserve">in the washout rate as the </w:t>
        </w:r>
      </w:ins>
      <w:ins w:id="343" w:author="Jonathan Wood" w:date="2020-05-06T19:23:00Z">
        <w:r w:rsidR="0013077F">
          <w:t>condition</w:t>
        </w:r>
      </w:ins>
      <w:ins w:id="344" w:author="Jonathan Wood" w:date="2020-05-06T19:24:00Z">
        <w:r w:rsidR="0013077F">
          <w:t xml:space="preserve">s are less stable while the Strategy plus UDP model predicts steady Washout rate across conditions. </w:t>
        </w:r>
      </w:ins>
      <w:ins w:id="345" w:author="Jonathan Wood" w:date="2020-05-18T21:08:00Z">
        <w:r w:rsidR="00E25B3A">
          <w:t xml:space="preserve">We also simulated </w:t>
        </w:r>
      </w:ins>
      <w:ins w:id="346" w:author="Jonathan Wood" w:date="2020-05-18T21:09:00Z">
        <w:r w:rsidR="00E25B3A">
          <w:t xml:space="preserve">use-dependent bias (Figure 4D) by </w:t>
        </w:r>
      </w:ins>
      <w:ins w:id="347" w:author="Jonathan Wood" w:date="2020-05-06T19:31:00Z">
        <w:r w:rsidR="0013077F">
          <w:t>subtract</w:t>
        </w:r>
      </w:ins>
      <w:ins w:id="348" w:author="Jonathan Wood" w:date="2020-05-18T21:09:00Z">
        <w:r w:rsidR="00E25B3A">
          <w:t xml:space="preserve">ing </w:t>
        </w:r>
      </w:ins>
      <w:ins w:id="349" w:author="Jonathan Wood" w:date="2020-05-06T19:31:00Z">
        <w:r w:rsidR="0013077F">
          <w:t xml:space="preserve">the </w:t>
        </w:r>
      </w:ins>
      <w:ins w:id="350" w:author="Jonathan Wood" w:date="2020-05-18T21:09:00Z">
        <w:r w:rsidR="00E25B3A">
          <w:t xml:space="preserve">use-dependent </w:t>
        </w:r>
      </w:ins>
      <w:ins w:id="351" w:author="Jonathan Wood" w:date="2020-05-06T19:31:00Z">
        <w:r w:rsidR="0013077F">
          <w:t xml:space="preserve">bias after the </w:t>
        </w:r>
      </w:ins>
      <w:ins w:id="352" w:author="Jonathan Wood" w:date="2020-05-18T16:39:00Z">
        <w:r w:rsidR="004A5E5B">
          <w:t xml:space="preserve">5% σ </w:t>
        </w:r>
      </w:ins>
      <w:ins w:id="353" w:author="Jonathan Wood" w:date="2020-05-06T19:31:00Z">
        <w:r w:rsidR="0013077F">
          <w:t xml:space="preserve">and </w:t>
        </w:r>
      </w:ins>
      <w:ins w:id="354" w:author="Jonathan Wood" w:date="2020-05-18T16:39:00Z">
        <w:r w:rsidR="004A5E5B">
          <w:t>U</w:t>
        </w:r>
      </w:ins>
      <w:ins w:id="355" w:author="Jonathan Wood" w:date="2020-05-06T19:31:00Z">
        <w:r w:rsidR="0013077F">
          <w:t xml:space="preserve">niform practice conditions from </w:t>
        </w:r>
      </w:ins>
      <w:ins w:id="356" w:author="Jonathan Wood" w:date="2020-05-18T21:09:00Z">
        <w:r w:rsidR="00E25B3A">
          <w:t>the</w:t>
        </w:r>
      </w:ins>
      <w:ins w:id="357" w:author="Jonathan Wood" w:date="2020-05-18T21:12:00Z">
        <w:r w:rsidR="00E25B3A">
          <w:t xml:space="preserve"> </w:t>
        </w:r>
      </w:ins>
      <w:ins w:id="358" w:author="Jonathan Wood" w:date="2020-05-18T21:13:00Z">
        <w:r w:rsidR="00E25B3A">
          <w:t xml:space="preserve">Repeated condition </w:t>
        </w:r>
      </w:ins>
      <w:ins w:id="359" w:author="Jonathan Wood" w:date="2020-05-06T19:31:00Z">
        <w:r w:rsidR="0013077F">
          <w:t xml:space="preserve">(Figure </w:t>
        </w:r>
      </w:ins>
      <w:ins w:id="360" w:author="Jonathan Wood" w:date="2020-05-07T14:00:00Z">
        <w:r w:rsidR="00AB327B">
          <w:t>4</w:t>
        </w:r>
      </w:ins>
      <w:ins w:id="361" w:author="Jonathan Wood" w:date="2020-05-06T19:31:00Z">
        <w:r w:rsidR="0013077F">
          <w:t xml:space="preserve">C). The </w:t>
        </w:r>
      </w:ins>
      <w:ins w:id="362" w:author="Jonathan Wood" w:date="2020-05-06T19:32:00Z">
        <w:r w:rsidR="0013077F">
          <w:t>Strategy plus UDP model predicts little change in aftereffects across conditions</w:t>
        </w:r>
      </w:ins>
      <w:ins w:id="363" w:author="Jonathan Wood" w:date="2020-05-06T19:39:00Z">
        <w:r w:rsidR="00C948D9">
          <w:t xml:space="preserve">. However, </w:t>
        </w:r>
      </w:ins>
      <w:ins w:id="364" w:author="Jonathan Wood" w:date="2020-05-06T19:40:00Z">
        <w:r w:rsidR="00C948D9">
          <w:t>t</w:t>
        </w:r>
      </w:ins>
      <w:ins w:id="365" w:author="Jonathan Wood" w:date="2020-05-06T19:32:00Z">
        <w:r w:rsidR="0013077F">
          <w:t xml:space="preserve">he Adaptive Bayesian model </w:t>
        </w:r>
        <w:r w:rsidR="00C948D9">
          <w:t>pre</w:t>
        </w:r>
      </w:ins>
      <w:ins w:id="366" w:author="Jonathan Wood" w:date="2020-05-06T19:33:00Z">
        <w:r w:rsidR="00C948D9">
          <w:t xml:space="preserve">dicts aftereffects which </w:t>
        </w:r>
      </w:ins>
      <w:ins w:id="367" w:author="Jonathan Wood" w:date="2020-05-06T19:32:00Z">
        <w:r w:rsidR="00C948D9">
          <w:t>stray further from</w:t>
        </w:r>
      </w:ins>
      <w:ins w:id="368" w:author="Jonathan Wood" w:date="2020-05-06T19:35:00Z">
        <w:r w:rsidR="00C948D9">
          <w:t xml:space="preserve"> the reference condition</w:t>
        </w:r>
      </w:ins>
      <w:ins w:id="369" w:author="Jonathan Wood" w:date="2020-05-06T19:39:00Z">
        <w:r w:rsidR="00C948D9">
          <w:t xml:space="preserve"> indicating a decline in aftereffects compared to</w:t>
        </w:r>
      </w:ins>
      <w:ins w:id="370" w:author="Jonathan Wood" w:date="2020-05-06T19:40:00Z">
        <w:r w:rsidR="00C948D9">
          <w:t xml:space="preserve"> the </w:t>
        </w:r>
      </w:ins>
      <w:ins w:id="371" w:author="Jonathan Wood" w:date="2020-05-18T16:38:00Z">
        <w:r w:rsidR="004A5E5B">
          <w:t>Repeated</w:t>
        </w:r>
      </w:ins>
      <w:ins w:id="372" w:author="Jonathan Wood" w:date="2020-05-06T19:40:00Z">
        <w:r w:rsidR="00C948D9">
          <w:t xml:space="preserve"> condition.</w:t>
        </w:r>
      </w:ins>
      <w:ins w:id="373" w:author="Jonathan Wood" w:date="2020-05-06T19:39:00Z">
        <w:r w:rsidR="00C948D9">
          <w:t xml:space="preserve"> </w:t>
        </w:r>
      </w:ins>
      <w:del w:id="374" w:author="Jonathan Wood" w:date="2020-05-06T19:39:00Z">
        <w:r w:rsidR="00511C1D" w:rsidDel="00C948D9">
          <w:delText xml:space="preserve">The two-process model predicts the conditions will demonstrate similar aftereffects regardless of the condition while the Bayesian model predicts that aftereffects will be reduced with less certainty in the learning targets. </w:delText>
        </w:r>
        <w:r w:rsidR="00B26A5E" w:rsidDel="00C948D9">
          <w:delText xml:space="preserve">Figure </w:delText>
        </w:r>
        <w:r w:rsidR="0036544F" w:rsidDel="00C948D9">
          <w:delText>3</w:delText>
        </w:r>
        <w:r w:rsidR="00B26A5E" w:rsidDel="00C948D9">
          <w:delText xml:space="preserve">B depicts </w:delText>
        </w:r>
        <w:r w:rsidR="00511C1D" w:rsidDel="00C948D9">
          <w:delText xml:space="preserve">simulated SAI behavior for </w:delText>
        </w:r>
        <w:r w:rsidR="00B26A5E" w:rsidDel="00C948D9">
          <w:delText xml:space="preserve">the first 100 strides of the Washout phase for each condition. </w:delText>
        </w:r>
        <w:r w:rsidR="00511C1D" w:rsidDel="00C948D9">
          <w:delText>T</w:delText>
        </w:r>
        <w:r w:rsidR="00B26A5E" w:rsidDel="00C948D9">
          <w:delText xml:space="preserve">he models </w:delText>
        </w:r>
        <w:r w:rsidR="0036544F" w:rsidDel="00C948D9">
          <w:delText xml:space="preserve">also </w:delText>
        </w:r>
        <w:r w:rsidR="00B26A5E" w:rsidDel="00C948D9">
          <w:delText xml:space="preserve">predict differences in the rate of washout </w:delText>
        </w:r>
        <w:r w:rsidR="0036544F" w:rsidDel="00C948D9">
          <w:delText>for each condition with the Bayesian model predicting changes in rate across conditions while the two</w:delText>
        </w:r>
        <w:r w:rsidR="00617E1C" w:rsidDel="00C948D9">
          <w:delText>-</w:delText>
        </w:r>
        <w:r w:rsidR="0036544F" w:rsidDel="00C948D9">
          <w:delText>process model predicts no change in the rate of washout across the different conditions.</w:delText>
        </w:r>
      </w:del>
      <w:del w:id="375" w:author="Jonathan Wood" w:date="2020-05-06T18:41:00Z">
        <w:r w:rsidR="0036544F" w:rsidDel="00845358">
          <w:delText xml:space="preserve"> </w:delText>
        </w:r>
      </w:del>
    </w:p>
    <w:p w14:paraId="12FB7262" w14:textId="77777777" w:rsidR="002807A6" w:rsidRDefault="002807A6" w:rsidP="00031559">
      <w:pPr>
        <w:rPr>
          <w:ins w:id="376" w:author="Jonathan Wood" w:date="2020-05-07T15:23:00Z"/>
        </w:rPr>
      </w:pPr>
    </w:p>
    <w:p w14:paraId="2F077F09" w14:textId="696BE036" w:rsidR="00767FB7" w:rsidRPr="00767FB7" w:rsidRDefault="00767FB7" w:rsidP="00031559">
      <w:pPr>
        <w:rPr>
          <w:b/>
          <w:bCs/>
        </w:rPr>
      </w:pPr>
    </w:p>
    <w:p w14:paraId="61FF230B" w14:textId="6608BC93" w:rsidR="007F3390" w:rsidRPr="0096514B" w:rsidRDefault="007F3390" w:rsidP="00031559">
      <w:pPr>
        <w:rPr>
          <w:b/>
          <w:bCs/>
        </w:rPr>
      </w:pPr>
      <w:r w:rsidRPr="0096514B">
        <w:rPr>
          <w:b/>
          <w:bCs/>
        </w:rPr>
        <w:t xml:space="preserve">Timeline for completion: </w:t>
      </w:r>
    </w:p>
    <w:p w14:paraId="69FA08EA" w14:textId="50EB043E" w:rsidR="0051592C" w:rsidRDefault="00B94330" w:rsidP="0051592C">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0393CA0" w:rsidR="003D6311" w:rsidRDefault="003D6311" w:rsidP="003D6311">
      <w:pPr>
        <w:pStyle w:val="ListParagraph"/>
        <w:numPr>
          <w:ilvl w:val="0"/>
          <w:numId w:val="3"/>
        </w:numPr>
      </w:pPr>
      <w:r>
        <w:t xml:space="preserve">Figure 1: </w:t>
      </w:r>
      <w:r w:rsidR="00AB327B">
        <w:t>E</w:t>
      </w:r>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pPr>
      <w:r>
        <w:t>Figure 2: Pilot Data (proof of concept)</w:t>
      </w:r>
    </w:p>
    <w:p w14:paraId="17FDB13A" w14:textId="2906CB79" w:rsidR="0061073E" w:rsidRDefault="0061073E" w:rsidP="0061073E">
      <w:pPr>
        <w:pStyle w:val="ListParagraph"/>
        <w:numPr>
          <w:ilvl w:val="0"/>
          <w:numId w:val="3"/>
        </w:numPr>
      </w:pPr>
      <w:r>
        <w:t xml:space="preserve">Figure </w:t>
      </w:r>
      <w:r w:rsidR="00AB327B">
        <w:t>3</w:t>
      </w:r>
      <w:r>
        <w:t xml:space="preserve">: Confusion Matrices </w:t>
      </w:r>
    </w:p>
    <w:p w14:paraId="22348DE0" w14:textId="755CCBBC" w:rsidR="00853000" w:rsidRDefault="00853000" w:rsidP="0061073E">
      <w:pPr>
        <w:pStyle w:val="ListParagraph"/>
        <w:numPr>
          <w:ilvl w:val="1"/>
          <w:numId w:val="3"/>
        </w:numPr>
      </w:pPr>
      <w:r>
        <w:t xml:space="preserve">Figure </w:t>
      </w:r>
      <w:r w:rsidR="00AB327B">
        <w:t>3</w:t>
      </w:r>
      <w:r>
        <w:t>A: All conditions confusion matrix</w:t>
      </w:r>
    </w:p>
    <w:p w14:paraId="7A84BC55" w14:textId="15971D21" w:rsidR="0061073E" w:rsidRDefault="0061073E" w:rsidP="0061073E">
      <w:pPr>
        <w:pStyle w:val="ListParagraph"/>
        <w:numPr>
          <w:ilvl w:val="1"/>
          <w:numId w:val="3"/>
        </w:numPr>
      </w:pPr>
      <w:r>
        <w:t xml:space="preserve">Figure </w:t>
      </w:r>
      <w:r w:rsidR="00AB327B">
        <w:t>3</w:t>
      </w:r>
      <w:r w:rsidR="00853000">
        <w:t>B</w:t>
      </w:r>
      <w:r>
        <w:t xml:space="preserve">: </w:t>
      </w:r>
      <w:r w:rsidR="004A5E5B">
        <w:t xml:space="preserve">Repeated </w:t>
      </w:r>
      <w:r>
        <w:t>condition confusion matrix</w:t>
      </w:r>
    </w:p>
    <w:p w14:paraId="513A06E8" w14:textId="1B1C9637" w:rsidR="0061073E" w:rsidRDefault="0061073E" w:rsidP="0061073E">
      <w:pPr>
        <w:pStyle w:val="ListParagraph"/>
        <w:numPr>
          <w:ilvl w:val="1"/>
          <w:numId w:val="3"/>
        </w:numPr>
      </w:pPr>
      <w:r>
        <w:t xml:space="preserve">Figure </w:t>
      </w:r>
      <w:r w:rsidR="00AB327B">
        <w:t>3</w:t>
      </w:r>
      <w:r w:rsidR="00853000">
        <w:t>C</w:t>
      </w:r>
      <w:r>
        <w:t xml:space="preserve">: </w:t>
      </w:r>
      <w:r w:rsidR="004A5E5B">
        <w:t>5% σ</w:t>
      </w:r>
      <w:r>
        <w:t xml:space="preserve"> condition confusion matrix</w:t>
      </w:r>
    </w:p>
    <w:p w14:paraId="5002D6F7" w14:textId="3F738898" w:rsidR="0061073E" w:rsidRDefault="0061073E" w:rsidP="0061073E">
      <w:pPr>
        <w:pStyle w:val="ListParagraph"/>
        <w:numPr>
          <w:ilvl w:val="1"/>
          <w:numId w:val="3"/>
        </w:numPr>
      </w:pPr>
      <w:r>
        <w:t xml:space="preserve">Figure </w:t>
      </w:r>
      <w:r w:rsidR="00AB327B">
        <w:t>3</w:t>
      </w:r>
      <w:r w:rsidR="00853000">
        <w:t>D</w:t>
      </w:r>
      <w:r>
        <w:t>: Uniform condition confusion matrix</w:t>
      </w:r>
    </w:p>
    <w:p w14:paraId="0BA7C2BE" w14:textId="41EC673A" w:rsidR="00A7044C" w:rsidRDefault="00A7044C" w:rsidP="00A7044C">
      <w:pPr>
        <w:pStyle w:val="ListParagraph"/>
        <w:numPr>
          <w:ilvl w:val="0"/>
          <w:numId w:val="3"/>
        </w:numPr>
      </w:pPr>
      <w:r>
        <w:t xml:space="preserve">Figure </w:t>
      </w:r>
      <w:r w:rsidR="00AB327B">
        <w:t>4</w:t>
      </w:r>
      <w:r>
        <w:t xml:space="preserve">: </w:t>
      </w:r>
      <w:r w:rsidR="00B726F7">
        <w:t>M</w:t>
      </w:r>
      <w:r>
        <w:t xml:space="preserve">odel simulations </w:t>
      </w:r>
    </w:p>
    <w:p w14:paraId="1FD3B5AF" w14:textId="19E7C0DA" w:rsidR="00F865E8" w:rsidRDefault="00F865E8" w:rsidP="00F865E8">
      <w:pPr>
        <w:pStyle w:val="ListParagraph"/>
        <w:numPr>
          <w:ilvl w:val="1"/>
          <w:numId w:val="3"/>
        </w:numPr>
      </w:pPr>
      <w:r>
        <w:t xml:space="preserve">Figure </w:t>
      </w:r>
      <w:r w:rsidR="00AB327B">
        <w:t>4</w:t>
      </w:r>
      <w:r>
        <w:t>A: Aftereffects</w:t>
      </w:r>
    </w:p>
    <w:p w14:paraId="5C463F72" w14:textId="4339309C" w:rsidR="00E3622E" w:rsidRDefault="00F865E8" w:rsidP="00E3622E">
      <w:pPr>
        <w:pStyle w:val="ListParagraph"/>
        <w:numPr>
          <w:ilvl w:val="1"/>
          <w:numId w:val="3"/>
        </w:numPr>
      </w:pPr>
      <w:r>
        <w:t xml:space="preserve">Figure </w:t>
      </w:r>
      <w:r w:rsidR="00AB327B">
        <w:t>4</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61A6E2DD" w14:textId="77777777" w:rsidR="00853000" w:rsidRDefault="00853000" w:rsidP="00E3622E">
      <w:pPr>
        <w:pStyle w:val="ListParagraph"/>
        <w:numPr>
          <w:ilvl w:val="0"/>
          <w:numId w:val="4"/>
        </w:numPr>
      </w:pPr>
      <w:r>
        <w:t>Figures:</w:t>
      </w:r>
    </w:p>
    <w:p w14:paraId="7E646BC9" w14:textId="65B3AE06" w:rsidR="00B0187B" w:rsidRDefault="00853000" w:rsidP="00E25B3A">
      <w:pPr>
        <w:pStyle w:val="ListParagraph"/>
        <w:numPr>
          <w:ilvl w:val="1"/>
          <w:numId w:val="4"/>
        </w:numPr>
      </w:pPr>
      <w:r>
        <w:t xml:space="preserve">Supplemental Figure 1: </w:t>
      </w:r>
      <w:r w:rsidR="00873381">
        <w:t>Parameter recovery</w:t>
      </w:r>
    </w:p>
    <w:p w14:paraId="4BF47560" w14:textId="035016CA" w:rsidR="00873381" w:rsidRDefault="00853000" w:rsidP="00853000">
      <w:pPr>
        <w:pStyle w:val="ListParagraph"/>
        <w:numPr>
          <w:ilvl w:val="1"/>
          <w:numId w:val="4"/>
        </w:numPr>
      </w:pPr>
      <w:r>
        <w:t>Supp</w:t>
      </w:r>
      <w:r w:rsidR="00EF6128">
        <w:t xml:space="preserve">lemental Figure 2: </w:t>
      </w:r>
      <w:r w:rsidR="00EA3CB8">
        <w:t>Correlations between recovered parameters</w:t>
      </w:r>
      <w:r w:rsidR="00717692">
        <w:t xml:space="preserve"> </w:t>
      </w:r>
    </w:p>
    <w:p w14:paraId="735D0BB3" w14:textId="1FA35BC5" w:rsidR="00717692" w:rsidRDefault="00EF6128" w:rsidP="00E25B3A">
      <w:pPr>
        <w:pStyle w:val="ListParagraph"/>
        <w:numPr>
          <w:ilvl w:val="1"/>
          <w:numId w:val="4"/>
        </w:numPr>
      </w:pPr>
      <w:r>
        <w:t xml:space="preserve">Supplemental Figure 3: </w:t>
      </w:r>
      <w:r w:rsidR="00C15A28">
        <w:t xml:space="preserve">Fits and parameter values </w:t>
      </w:r>
      <w:r w:rsidR="004D6E15">
        <w:t xml:space="preserve">from </w:t>
      </w:r>
      <w:r w:rsidR="00C15A28">
        <w:t>prior data</w:t>
      </w:r>
      <w:r w:rsidR="00717692">
        <w:t xml:space="preserve"> </w:t>
      </w:r>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t>References:</w:t>
      </w:r>
    </w:p>
    <w:p w14:paraId="46D4A4A5" w14:textId="77777777" w:rsidR="00510D5B" w:rsidRPr="00510D5B" w:rsidRDefault="00F849E4" w:rsidP="00510D5B">
      <w:pPr>
        <w:pStyle w:val="Bibliography"/>
      </w:pPr>
      <w:r>
        <w:fldChar w:fldCharType="begin"/>
      </w:r>
      <w:r w:rsidR="00173209">
        <w:instrText xml:space="preserve"> ADDIN ZOTERO_BIBL {"uncited":[],"omitted":[],"custom":[]} CSL_BIBLIOGRAPHY </w:instrText>
      </w:r>
      <w:r>
        <w:fldChar w:fldCharType="separate"/>
      </w:r>
      <w:r w:rsidR="00510D5B" w:rsidRPr="00510D5B">
        <w:t>Classen J, Liepert J, Wise SP, Hallett M, Cohen LG (1998) Rapid plasticity of human cortical movement representation induced by practice. J Neurophysiol 79:1117–1123.</w:t>
      </w:r>
    </w:p>
    <w:p w14:paraId="66BD27A1" w14:textId="77777777" w:rsidR="00510D5B" w:rsidRPr="00510D5B" w:rsidRDefault="00510D5B" w:rsidP="00510D5B">
      <w:pPr>
        <w:pStyle w:val="Bibliography"/>
      </w:pPr>
      <w:r w:rsidRPr="00510D5B">
        <w:t>Diedrichsen J, White O, Newman D, Lally N (2010) Use-dependent and error-based learning of motor behaviors. J Neurosci 30:5159–5166.</w:t>
      </w:r>
    </w:p>
    <w:p w14:paraId="01A63597" w14:textId="77777777" w:rsidR="00510D5B" w:rsidRPr="00510D5B" w:rsidRDefault="00510D5B" w:rsidP="00510D5B">
      <w:pPr>
        <w:pStyle w:val="Bibliography"/>
      </w:pPr>
      <w:r w:rsidRPr="00510D5B">
        <w:t>French MA, Morton SM, Charalambous CC, Reisman DS (2018) A locomotor learning paradigm using distorted visual feedback elicits strategic learning. J Neurophysiol 120:1923–1931.</w:t>
      </w:r>
    </w:p>
    <w:p w14:paraId="60629D1F" w14:textId="77777777" w:rsidR="00510D5B" w:rsidRPr="00510D5B" w:rsidRDefault="00510D5B" w:rsidP="00510D5B">
      <w:pPr>
        <w:pStyle w:val="Bibliography"/>
      </w:pPr>
      <w:r w:rsidRPr="00510D5B">
        <w:t>Hammerbeck U, Yousif N, Greenwood R, Rothwell JC, Diedrichsen J (2014) Movement speed is biased by prior experience. Journal of Neurophysiology 111:128–134.</w:t>
      </w:r>
    </w:p>
    <w:p w14:paraId="4232A21A" w14:textId="77777777" w:rsidR="00510D5B" w:rsidRPr="00510D5B" w:rsidRDefault="00510D5B" w:rsidP="00510D5B">
      <w:pPr>
        <w:pStyle w:val="Bibliography"/>
      </w:pPr>
      <w:r w:rsidRPr="00510D5B">
        <w:t>Hardwick RM, Forrence AD, Krakauer JW, Haith AM (2019) Time-dependent competition between goal-directed and habitual response preparation. Nat Hum Behav 3:1252–1262.</w:t>
      </w:r>
    </w:p>
    <w:p w14:paraId="2B819DB5" w14:textId="77777777" w:rsidR="00510D5B" w:rsidRPr="00510D5B" w:rsidRDefault="00510D5B" w:rsidP="00510D5B">
      <w:pPr>
        <w:pStyle w:val="Bibliography"/>
      </w:pPr>
      <w:r w:rsidRPr="00510D5B">
        <w:t>Holmes AP, Blair RC, Watson JD, Ford I (1996) Nonparametric analysis of statistic images from functional mapping experiments. J Cereb Blood Flow Metab 16:7–22.</w:t>
      </w:r>
    </w:p>
    <w:p w14:paraId="268BEF90" w14:textId="77777777" w:rsidR="00510D5B" w:rsidRPr="00510D5B" w:rsidRDefault="00510D5B" w:rsidP="00510D5B">
      <w:pPr>
        <w:pStyle w:val="Bibliography"/>
      </w:pPr>
      <w:r w:rsidRPr="00510D5B">
        <w:t>Kitago T, Ryan SL, Mazzoni P, Krakauer JW, Haith AM (2013) Unlearning versus savings in visuomotor adaptation: comparing effects of washout, passage of time, and removal of errors on motor memory. Front Hum Neurosci 7.</w:t>
      </w:r>
    </w:p>
    <w:p w14:paraId="617233BD" w14:textId="77777777" w:rsidR="00510D5B" w:rsidRPr="00510D5B" w:rsidRDefault="00510D5B" w:rsidP="00510D5B">
      <w:pPr>
        <w:pStyle w:val="Bibliography"/>
      </w:pPr>
      <w:r w:rsidRPr="00510D5B">
        <w:t>Long AW, Roemmich RT, Bastian AJ (2016) Blocking trial-by-trial error correction does not interfere with motor learning in human walking. J Neurophysiol 115:2341–2348.</w:t>
      </w:r>
    </w:p>
    <w:p w14:paraId="7537BDFC" w14:textId="77777777" w:rsidR="00510D5B" w:rsidRPr="00510D5B" w:rsidRDefault="00510D5B" w:rsidP="00510D5B">
      <w:pPr>
        <w:pStyle w:val="Bibliography"/>
      </w:pPr>
      <w:r w:rsidRPr="00510D5B">
        <w:t>Maris E, Oostenveld R (2007) Nonparametric statistical testing of EEG- and MEG-data. Journal of Neuroscience Methods 164:177–190.</w:t>
      </w:r>
    </w:p>
    <w:p w14:paraId="76807510" w14:textId="77777777" w:rsidR="00510D5B" w:rsidRPr="00510D5B" w:rsidRDefault="00510D5B" w:rsidP="00510D5B">
      <w:pPr>
        <w:pStyle w:val="Bibliography"/>
      </w:pPr>
      <w:r w:rsidRPr="00510D5B">
        <w:t>Mawase F, Lopez D, Celnik PA, Haith AM (2018) Movement Repetition Facilitates Response Preparation. Cell Reports 24:801–808.</w:t>
      </w:r>
    </w:p>
    <w:p w14:paraId="3917E538" w14:textId="77777777" w:rsidR="00510D5B" w:rsidRPr="00510D5B" w:rsidRDefault="00510D5B" w:rsidP="00510D5B">
      <w:pPr>
        <w:pStyle w:val="Bibliography"/>
      </w:pPr>
      <w:r w:rsidRPr="00510D5B">
        <w:t>Nichols TE, Holmes AP (2002) Nonparametric permutation tests for functional neuroimaging: A primer with examples. Hum Brain Mapp 15:1–25.</w:t>
      </w:r>
    </w:p>
    <w:p w14:paraId="64C1594D" w14:textId="77777777" w:rsidR="00510D5B" w:rsidRPr="00510D5B" w:rsidRDefault="00510D5B" w:rsidP="00510D5B">
      <w:pPr>
        <w:pStyle w:val="Bibliography"/>
      </w:pPr>
      <w:r w:rsidRPr="00510D5B">
        <w:t>Orban de Xivry J-J, Criscimagna-Hemminger SE, Shadmehr R (2011) Contributions of the motor cortex to adaptive control of reaching depend on the perturbation schedule. Cereb Cortex 21:1475–1484.</w:t>
      </w:r>
    </w:p>
    <w:p w14:paraId="688BD582" w14:textId="77777777" w:rsidR="00510D5B" w:rsidRPr="00510D5B" w:rsidRDefault="00510D5B" w:rsidP="00510D5B">
      <w:pPr>
        <w:pStyle w:val="Bibliography"/>
      </w:pPr>
      <w:r w:rsidRPr="00510D5B">
        <w:t>Schmidt RA, Lee TD (2005) Motor control and learning: A behavioral emphasis, 4th ed, Motor control and learning: A behavioral emphasis, 4th ed. Champaign, IL, US: Human Kinetics.</w:t>
      </w:r>
    </w:p>
    <w:p w14:paraId="578AC3B4" w14:textId="77777777" w:rsidR="00510D5B" w:rsidRPr="00510D5B" w:rsidRDefault="00510D5B" w:rsidP="00510D5B">
      <w:pPr>
        <w:pStyle w:val="Bibliography"/>
      </w:pPr>
      <w:r w:rsidRPr="00510D5B">
        <w:t>Shadmehr R, Wise SP (2005) The computational neurobiology of reaching and pointing a foundation for motor learning. Cambridge, Mass: The MIT Press.</w:t>
      </w:r>
    </w:p>
    <w:p w14:paraId="0182A450" w14:textId="77777777" w:rsidR="00510D5B" w:rsidRPr="00510D5B" w:rsidRDefault="00510D5B" w:rsidP="00510D5B">
      <w:pPr>
        <w:pStyle w:val="Bibliography"/>
      </w:pPr>
      <w:r w:rsidRPr="00510D5B">
        <w:t>Verstynen T, Sabes PN (2011) How each movement changes the next: an experimental and theoretical study of fast adaptive priors in reaching. J Neurosci 31:10050–10059.</w:t>
      </w:r>
    </w:p>
    <w:p w14:paraId="0BE65553" w14:textId="77777777" w:rsidR="00510D5B" w:rsidRPr="00510D5B" w:rsidRDefault="00510D5B" w:rsidP="00510D5B">
      <w:pPr>
        <w:pStyle w:val="Bibliography"/>
      </w:pPr>
      <w:r w:rsidRPr="00510D5B">
        <w:t>Wilson RC, Collins AG (2019) Ten simple rules for the computational modeling of behavioral data. eLife 8:e49547.</w:t>
      </w:r>
    </w:p>
    <w:p w14:paraId="1E6416D7" w14:textId="77777777" w:rsidR="00510D5B" w:rsidRPr="00510D5B" w:rsidRDefault="00510D5B" w:rsidP="00510D5B">
      <w:pPr>
        <w:pStyle w:val="Bibliography"/>
      </w:pPr>
      <w:r w:rsidRPr="00510D5B">
        <w:t>Wong AL, Goldsmith J, Forrence AD, Haith AM, Krakauer JW (2017) Reaction times can reflect habits rather than computations. Elife 6.</w:t>
      </w:r>
    </w:p>
    <w:p w14:paraId="7ED3A862" w14:textId="2F1ABA3C"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Jonathan Wood" w:date="2020-05-18T22:31:00Z" w:initials="JW">
    <w:p w14:paraId="7B2FB722" w14:textId="412AD9CF" w:rsidR="00381226" w:rsidRDefault="00381226">
      <w:pPr>
        <w:pStyle w:val="CommentText"/>
      </w:pPr>
      <w:r>
        <w:rPr>
          <w:rStyle w:val="CommentReference"/>
        </w:rPr>
        <w:annotationRef/>
      </w:r>
      <w:r>
        <w:t>An important role in what?</w:t>
      </w:r>
    </w:p>
  </w:comment>
  <w:comment w:id="16" w:author="Jonathan Wood" w:date="2020-05-18T22:34:00Z" w:initials="JW">
    <w:p w14:paraId="7D897188" w14:textId="4675356B" w:rsidR="00381226" w:rsidRDefault="00381226">
      <w:pPr>
        <w:pStyle w:val="CommentText"/>
      </w:pPr>
      <w:r>
        <w:rPr>
          <w:rStyle w:val="CommentReference"/>
        </w:rPr>
        <w:annotationRef/>
      </w:r>
      <w:r>
        <w:t>Should we use an example with feet like kicking a soccer ball or a sprinter practicing her stride (is that a thing?) since we argue that locomotion is a more pure probe of UDP</w:t>
      </w:r>
    </w:p>
  </w:comment>
  <w:comment w:id="39" w:author="Jonathan Wood" w:date="2020-05-14T11:24:00Z" w:initials="JW">
    <w:p w14:paraId="58F75607" w14:textId="2AE86E86" w:rsidR="00A107BD" w:rsidRDefault="00A107BD">
      <w:pPr>
        <w:pStyle w:val="CommentText"/>
      </w:pPr>
      <w:r>
        <w:rPr>
          <w:rStyle w:val="CommentReference"/>
        </w:rPr>
        <w:annotationRef/>
      </w:r>
      <w:r>
        <w:t>What point are you trying to make here? Is it well supported and need to make a clear point</w:t>
      </w:r>
    </w:p>
  </w:comment>
  <w:comment w:id="188" w:author="Jonathan Wood" w:date="2020-05-14T11:53:00Z" w:initials="JW">
    <w:p w14:paraId="260BD908" w14:textId="415F5866" w:rsidR="00A107BD" w:rsidRDefault="00A107BD">
      <w:pPr>
        <w:pStyle w:val="CommentText"/>
      </w:pPr>
      <w:r>
        <w:rPr>
          <w:rStyle w:val="CommentReference"/>
        </w:rPr>
        <w:annotationRef/>
      </w:r>
      <w:r>
        <w:t xml:space="preserve">Need to invoke the idea that Bayesian model does not care about implicit or explicit process. Explain that the learning is about Bayesian estimation not two distinct processes. Main point is why these two models? Bring out the basic differences between the two models. Think about the order we explain the mode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2FB722" w15:done="0"/>
  <w15:commentEx w15:paraId="7D897188" w15:done="0"/>
  <w15:commentEx w15:paraId="58F75607" w15:done="0"/>
  <w15:commentEx w15:paraId="260BD9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8B5D" w16cex:dateUtc="2020-05-19T02:31:00Z"/>
  <w16cex:commentExtensible w16cex:durableId="226D8BEB" w16cex:dateUtc="2020-05-19T02:34:00Z"/>
  <w16cex:commentExtensible w16cex:durableId="2267A8D1" w16cex:dateUtc="2020-05-14T15:24:00Z"/>
  <w16cex:commentExtensible w16cex:durableId="2267AFAA" w16cex:dateUtc="2020-05-14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2FB722" w16cid:durableId="226D8B5D"/>
  <w16cid:commentId w16cid:paraId="7D897188" w16cid:durableId="226D8BEB"/>
  <w16cid:commentId w16cid:paraId="58F75607" w16cid:durableId="2267A8D1"/>
  <w16cid:commentId w16cid:paraId="260BD908" w16cid:durableId="2267AF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B13AB4" w14:textId="77777777" w:rsidR="00462330" w:rsidRDefault="00462330" w:rsidP="00930253">
      <w:r>
        <w:separator/>
      </w:r>
    </w:p>
  </w:endnote>
  <w:endnote w:type="continuationSeparator" w:id="0">
    <w:p w14:paraId="29093A70" w14:textId="77777777" w:rsidR="00462330" w:rsidRDefault="00462330"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107676" w14:textId="77777777" w:rsidR="00462330" w:rsidRDefault="00462330" w:rsidP="00930253">
      <w:r>
        <w:separator/>
      </w:r>
    </w:p>
  </w:footnote>
  <w:footnote w:type="continuationSeparator" w:id="0">
    <w:p w14:paraId="6A241A53" w14:textId="77777777" w:rsidR="00462330" w:rsidRDefault="00462330"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0512"/>
    <w:rsid w:val="000425AC"/>
    <w:rsid w:val="000434DC"/>
    <w:rsid w:val="0004441C"/>
    <w:rsid w:val="00052DDC"/>
    <w:rsid w:val="000603CE"/>
    <w:rsid w:val="00063A05"/>
    <w:rsid w:val="000652AF"/>
    <w:rsid w:val="000710A3"/>
    <w:rsid w:val="00074632"/>
    <w:rsid w:val="00074E0C"/>
    <w:rsid w:val="00075FD5"/>
    <w:rsid w:val="000C1E7C"/>
    <w:rsid w:val="000C593F"/>
    <w:rsid w:val="000E5A2B"/>
    <w:rsid w:val="000F2CB7"/>
    <w:rsid w:val="00105698"/>
    <w:rsid w:val="001141B0"/>
    <w:rsid w:val="00117D80"/>
    <w:rsid w:val="00123FC6"/>
    <w:rsid w:val="0012444E"/>
    <w:rsid w:val="0013077F"/>
    <w:rsid w:val="001335F2"/>
    <w:rsid w:val="00137580"/>
    <w:rsid w:val="00145031"/>
    <w:rsid w:val="00147107"/>
    <w:rsid w:val="001579D6"/>
    <w:rsid w:val="00160E22"/>
    <w:rsid w:val="00161EF8"/>
    <w:rsid w:val="0016363B"/>
    <w:rsid w:val="001645A1"/>
    <w:rsid w:val="00173209"/>
    <w:rsid w:val="00181A41"/>
    <w:rsid w:val="001915A5"/>
    <w:rsid w:val="001C1DFC"/>
    <w:rsid w:val="001D563C"/>
    <w:rsid w:val="001D7E75"/>
    <w:rsid w:val="001E5F6E"/>
    <w:rsid w:val="001F7857"/>
    <w:rsid w:val="002039BA"/>
    <w:rsid w:val="002236FB"/>
    <w:rsid w:val="00227A3E"/>
    <w:rsid w:val="00230F8A"/>
    <w:rsid w:val="00233FC7"/>
    <w:rsid w:val="002363E1"/>
    <w:rsid w:val="00237BEF"/>
    <w:rsid w:val="0027304B"/>
    <w:rsid w:val="002807A6"/>
    <w:rsid w:val="00282F5A"/>
    <w:rsid w:val="00284743"/>
    <w:rsid w:val="002867D9"/>
    <w:rsid w:val="00286FFC"/>
    <w:rsid w:val="00291398"/>
    <w:rsid w:val="00297946"/>
    <w:rsid w:val="002A1729"/>
    <w:rsid w:val="002A2521"/>
    <w:rsid w:val="002B60A5"/>
    <w:rsid w:val="002C3195"/>
    <w:rsid w:val="002C6E34"/>
    <w:rsid w:val="002D59BF"/>
    <w:rsid w:val="002D76AF"/>
    <w:rsid w:val="002E1415"/>
    <w:rsid w:val="002F335D"/>
    <w:rsid w:val="003012AC"/>
    <w:rsid w:val="00305607"/>
    <w:rsid w:val="00306627"/>
    <w:rsid w:val="00320E7B"/>
    <w:rsid w:val="00321DC5"/>
    <w:rsid w:val="00325778"/>
    <w:rsid w:val="003306F0"/>
    <w:rsid w:val="00332CA8"/>
    <w:rsid w:val="00343632"/>
    <w:rsid w:val="00345474"/>
    <w:rsid w:val="00345CB5"/>
    <w:rsid w:val="003476BF"/>
    <w:rsid w:val="003522E6"/>
    <w:rsid w:val="00352405"/>
    <w:rsid w:val="00362381"/>
    <w:rsid w:val="0036544F"/>
    <w:rsid w:val="00381226"/>
    <w:rsid w:val="00396E85"/>
    <w:rsid w:val="003A4641"/>
    <w:rsid w:val="003A5475"/>
    <w:rsid w:val="003B09A4"/>
    <w:rsid w:val="003B14BD"/>
    <w:rsid w:val="003C6660"/>
    <w:rsid w:val="003D37BC"/>
    <w:rsid w:val="003D6311"/>
    <w:rsid w:val="003E619F"/>
    <w:rsid w:val="00403D28"/>
    <w:rsid w:val="004144B8"/>
    <w:rsid w:val="00414CFC"/>
    <w:rsid w:val="00435560"/>
    <w:rsid w:val="004357CE"/>
    <w:rsid w:val="004525AD"/>
    <w:rsid w:val="00462330"/>
    <w:rsid w:val="004769D9"/>
    <w:rsid w:val="00481D8C"/>
    <w:rsid w:val="00485262"/>
    <w:rsid w:val="0049425E"/>
    <w:rsid w:val="00497AA2"/>
    <w:rsid w:val="004A23CC"/>
    <w:rsid w:val="004A5E5B"/>
    <w:rsid w:val="004A6BAB"/>
    <w:rsid w:val="004B0AE4"/>
    <w:rsid w:val="004B386D"/>
    <w:rsid w:val="004B6DF6"/>
    <w:rsid w:val="004C68CF"/>
    <w:rsid w:val="004C78C5"/>
    <w:rsid w:val="004D64EF"/>
    <w:rsid w:val="004D6E15"/>
    <w:rsid w:val="00510D5B"/>
    <w:rsid w:val="00511C1D"/>
    <w:rsid w:val="0051592C"/>
    <w:rsid w:val="0052131D"/>
    <w:rsid w:val="00526793"/>
    <w:rsid w:val="0053792A"/>
    <w:rsid w:val="00552947"/>
    <w:rsid w:val="005624A6"/>
    <w:rsid w:val="00565ACF"/>
    <w:rsid w:val="00570AA5"/>
    <w:rsid w:val="00582034"/>
    <w:rsid w:val="00586DF0"/>
    <w:rsid w:val="00591F30"/>
    <w:rsid w:val="00595508"/>
    <w:rsid w:val="005A0AC7"/>
    <w:rsid w:val="005B0478"/>
    <w:rsid w:val="005B476B"/>
    <w:rsid w:val="005B646C"/>
    <w:rsid w:val="005B694A"/>
    <w:rsid w:val="005C0A9A"/>
    <w:rsid w:val="005D6D5A"/>
    <w:rsid w:val="005D7B1F"/>
    <w:rsid w:val="005E012E"/>
    <w:rsid w:val="005E5895"/>
    <w:rsid w:val="005F5DCA"/>
    <w:rsid w:val="005F6476"/>
    <w:rsid w:val="00603C1A"/>
    <w:rsid w:val="00604106"/>
    <w:rsid w:val="0060554D"/>
    <w:rsid w:val="0061073E"/>
    <w:rsid w:val="006133DE"/>
    <w:rsid w:val="00617E1C"/>
    <w:rsid w:val="006306AE"/>
    <w:rsid w:val="00631F06"/>
    <w:rsid w:val="00633EEF"/>
    <w:rsid w:val="006423C7"/>
    <w:rsid w:val="00647E38"/>
    <w:rsid w:val="006522EE"/>
    <w:rsid w:val="00665CC1"/>
    <w:rsid w:val="00677EEB"/>
    <w:rsid w:val="006A0D3C"/>
    <w:rsid w:val="006A70D0"/>
    <w:rsid w:val="006B65F2"/>
    <w:rsid w:val="006C0444"/>
    <w:rsid w:val="006C0EB8"/>
    <w:rsid w:val="006C2058"/>
    <w:rsid w:val="006D3860"/>
    <w:rsid w:val="006D67BD"/>
    <w:rsid w:val="006E6702"/>
    <w:rsid w:val="006F42B6"/>
    <w:rsid w:val="006F70EA"/>
    <w:rsid w:val="007072CE"/>
    <w:rsid w:val="007078B4"/>
    <w:rsid w:val="00713B83"/>
    <w:rsid w:val="00717692"/>
    <w:rsid w:val="00735C46"/>
    <w:rsid w:val="007364F1"/>
    <w:rsid w:val="00757D6B"/>
    <w:rsid w:val="0076375E"/>
    <w:rsid w:val="00764145"/>
    <w:rsid w:val="00767FB7"/>
    <w:rsid w:val="007822D4"/>
    <w:rsid w:val="00794216"/>
    <w:rsid w:val="007A42CC"/>
    <w:rsid w:val="007A69F4"/>
    <w:rsid w:val="007B6811"/>
    <w:rsid w:val="007B79B7"/>
    <w:rsid w:val="007C3D1D"/>
    <w:rsid w:val="007D3C9C"/>
    <w:rsid w:val="007D3E12"/>
    <w:rsid w:val="007D6FE6"/>
    <w:rsid w:val="007D7627"/>
    <w:rsid w:val="007D7D05"/>
    <w:rsid w:val="007E2E69"/>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95680"/>
    <w:rsid w:val="008A098F"/>
    <w:rsid w:val="008A69FA"/>
    <w:rsid w:val="008C2EFF"/>
    <w:rsid w:val="008C3460"/>
    <w:rsid w:val="008D097F"/>
    <w:rsid w:val="008D7F9E"/>
    <w:rsid w:val="008E5543"/>
    <w:rsid w:val="008F366D"/>
    <w:rsid w:val="008F5C83"/>
    <w:rsid w:val="00904537"/>
    <w:rsid w:val="00930253"/>
    <w:rsid w:val="0094548B"/>
    <w:rsid w:val="009636FA"/>
    <w:rsid w:val="0096514B"/>
    <w:rsid w:val="0096539F"/>
    <w:rsid w:val="00970A98"/>
    <w:rsid w:val="009776DA"/>
    <w:rsid w:val="00980663"/>
    <w:rsid w:val="00982B43"/>
    <w:rsid w:val="009A0618"/>
    <w:rsid w:val="009B00AF"/>
    <w:rsid w:val="009B3411"/>
    <w:rsid w:val="009B7EFA"/>
    <w:rsid w:val="009C279A"/>
    <w:rsid w:val="009D2251"/>
    <w:rsid w:val="009F0E5F"/>
    <w:rsid w:val="009F5254"/>
    <w:rsid w:val="00A107BD"/>
    <w:rsid w:val="00A15F7C"/>
    <w:rsid w:val="00A24826"/>
    <w:rsid w:val="00A32D90"/>
    <w:rsid w:val="00A37868"/>
    <w:rsid w:val="00A43324"/>
    <w:rsid w:val="00A44BF7"/>
    <w:rsid w:val="00A46DC1"/>
    <w:rsid w:val="00A5066D"/>
    <w:rsid w:val="00A51265"/>
    <w:rsid w:val="00A51A00"/>
    <w:rsid w:val="00A60872"/>
    <w:rsid w:val="00A7044C"/>
    <w:rsid w:val="00A720F4"/>
    <w:rsid w:val="00A82522"/>
    <w:rsid w:val="00A84958"/>
    <w:rsid w:val="00A85F44"/>
    <w:rsid w:val="00A93CE7"/>
    <w:rsid w:val="00A94B48"/>
    <w:rsid w:val="00AA1601"/>
    <w:rsid w:val="00AA4A3E"/>
    <w:rsid w:val="00AA5F5B"/>
    <w:rsid w:val="00AA60C2"/>
    <w:rsid w:val="00AB327B"/>
    <w:rsid w:val="00AB7429"/>
    <w:rsid w:val="00AD128D"/>
    <w:rsid w:val="00AD5C60"/>
    <w:rsid w:val="00AE3A87"/>
    <w:rsid w:val="00B0187B"/>
    <w:rsid w:val="00B11B9D"/>
    <w:rsid w:val="00B14A33"/>
    <w:rsid w:val="00B16285"/>
    <w:rsid w:val="00B17330"/>
    <w:rsid w:val="00B17B9A"/>
    <w:rsid w:val="00B229A8"/>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31232"/>
    <w:rsid w:val="00C56791"/>
    <w:rsid w:val="00C63C4F"/>
    <w:rsid w:val="00C66CEF"/>
    <w:rsid w:val="00C723C8"/>
    <w:rsid w:val="00C74495"/>
    <w:rsid w:val="00C7571B"/>
    <w:rsid w:val="00C86629"/>
    <w:rsid w:val="00C901A9"/>
    <w:rsid w:val="00C90D86"/>
    <w:rsid w:val="00C948D9"/>
    <w:rsid w:val="00CA15B0"/>
    <w:rsid w:val="00CD354D"/>
    <w:rsid w:val="00CD59A7"/>
    <w:rsid w:val="00CE2F32"/>
    <w:rsid w:val="00CE4A9A"/>
    <w:rsid w:val="00CF53EA"/>
    <w:rsid w:val="00CF67D8"/>
    <w:rsid w:val="00D01A10"/>
    <w:rsid w:val="00D105F1"/>
    <w:rsid w:val="00D11B82"/>
    <w:rsid w:val="00D12592"/>
    <w:rsid w:val="00D24F3C"/>
    <w:rsid w:val="00D4325C"/>
    <w:rsid w:val="00D70C81"/>
    <w:rsid w:val="00D72B44"/>
    <w:rsid w:val="00D81DF1"/>
    <w:rsid w:val="00D850BB"/>
    <w:rsid w:val="00D909B1"/>
    <w:rsid w:val="00D93560"/>
    <w:rsid w:val="00D97C5F"/>
    <w:rsid w:val="00DA120F"/>
    <w:rsid w:val="00DA79B9"/>
    <w:rsid w:val="00DB266D"/>
    <w:rsid w:val="00DC271F"/>
    <w:rsid w:val="00DD7D15"/>
    <w:rsid w:val="00DE393B"/>
    <w:rsid w:val="00DE6FD2"/>
    <w:rsid w:val="00E00AF1"/>
    <w:rsid w:val="00E01C34"/>
    <w:rsid w:val="00E033AB"/>
    <w:rsid w:val="00E148E1"/>
    <w:rsid w:val="00E25B3A"/>
    <w:rsid w:val="00E3622E"/>
    <w:rsid w:val="00E410C7"/>
    <w:rsid w:val="00E4158D"/>
    <w:rsid w:val="00E4663D"/>
    <w:rsid w:val="00E608A2"/>
    <w:rsid w:val="00E657BE"/>
    <w:rsid w:val="00E66816"/>
    <w:rsid w:val="00E746DC"/>
    <w:rsid w:val="00E74E5A"/>
    <w:rsid w:val="00E756A2"/>
    <w:rsid w:val="00E80016"/>
    <w:rsid w:val="00E84A95"/>
    <w:rsid w:val="00E85C2C"/>
    <w:rsid w:val="00E913D4"/>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E6EFE"/>
    <w:rsid w:val="00EF45BD"/>
    <w:rsid w:val="00EF6128"/>
    <w:rsid w:val="00F02E4A"/>
    <w:rsid w:val="00F10670"/>
    <w:rsid w:val="00F10C8D"/>
    <w:rsid w:val="00F2396E"/>
    <w:rsid w:val="00F246B2"/>
    <w:rsid w:val="00F315A6"/>
    <w:rsid w:val="00F44901"/>
    <w:rsid w:val="00F476AF"/>
    <w:rsid w:val="00F50126"/>
    <w:rsid w:val="00F56304"/>
    <w:rsid w:val="00F57A76"/>
    <w:rsid w:val="00F6629D"/>
    <w:rsid w:val="00F6786F"/>
    <w:rsid w:val="00F70B8D"/>
    <w:rsid w:val="00F75235"/>
    <w:rsid w:val="00F76635"/>
    <w:rsid w:val="00F849E4"/>
    <w:rsid w:val="00F865E8"/>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E90AA-919D-4F4F-AD7E-F71D24881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10</Pages>
  <Words>10445</Words>
  <Characters>59539</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1</cp:revision>
  <dcterms:created xsi:type="dcterms:W3CDTF">2020-05-18T20:20:00Z</dcterms:created>
  <dcterms:modified xsi:type="dcterms:W3CDTF">2020-05-19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hsx9vN0"/&gt;&lt;style id="http://www.zotero.org/styles/eneuro" hasBibliography="1" bibliographyStyleHasBeenSet="1"/&gt;&lt;prefs&gt;&lt;pref name="fieldType" value="Field"/&gt;&lt;/prefs&gt;&lt;/data&gt;</vt:lpwstr>
  </property>
</Properties>
</file>